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F57793" w14:textId="77777777" w:rsidR="009418D9" w:rsidRPr="005340EE" w:rsidRDefault="00C109B3" w:rsidP="00425C2A">
      <w:pPr>
        <w:ind w:firstLine="0"/>
        <w:jc w:val="center"/>
        <w:rPr>
          <w:sz w:val="48"/>
          <w:szCs w:val="48"/>
        </w:rPr>
      </w:pPr>
      <w:r w:rsidRPr="005340EE">
        <w:rPr>
          <w:sz w:val="48"/>
          <w:szCs w:val="48"/>
        </w:rPr>
        <w:t>CZECH UNIVERSITY OF LIFE SCIENCES PRAGUE</w:t>
      </w:r>
    </w:p>
    <w:p w14:paraId="36F92A7B" w14:textId="77777777" w:rsidR="00C109B3" w:rsidRPr="005340EE" w:rsidRDefault="00C109B3" w:rsidP="00425C2A">
      <w:pPr>
        <w:ind w:firstLine="0"/>
        <w:jc w:val="center"/>
        <w:rPr>
          <w:sz w:val="36"/>
          <w:szCs w:val="36"/>
        </w:rPr>
      </w:pPr>
      <w:r w:rsidRPr="005340EE">
        <w:rPr>
          <w:sz w:val="36"/>
          <w:szCs w:val="36"/>
        </w:rPr>
        <w:t>FACULTY OF ENVIRONMENTAL SCIENCES</w:t>
      </w:r>
    </w:p>
    <w:p w14:paraId="0FDF6FB4" w14:textId="77777777" w:rsidR="00C109B3" w:rsidRPr="005340EE" w:rsidRDefault="00C109B3" w:rsidP="00425C2A">
      <w:pPr>
        <w:ind w:firstLine="0"/>
        <w:jc w:val="center"/>
        <w:rPr>
          <w:sz w:val="32"/>
          <w:szCs w:val="32"/>
        </w:rPr>
      </w:pPr>
      <w:r w:rsidRPr="005340EE">
        <w:rPr>
          <w:sz w:val="32"/>
          <w:szCs w:val="32"/>
        </w:rPr>
        <w:t>DEPARTMENT OF ECOLOGY</w:t>
      </w:r>
    </w:p>
    <w:p w14:paraId="09CCF6A7" w14:textId="77777777" w:rsidR="00C109B3" w:rsidRPr="005340EE" w:rsidRDefault="00C109B3" w:rsidP="00425C2A">
      <w:pPr>
        <w:ind w:firstLine="0"/>
        <w:jc w:val="center"/>
      </w:pPr>
    </w:p>
    <w:p w14:paraId="171F293B" w14:textId="77777777" w:rsidR="00280A41" w:rsidRPr="005340EE" w:rsidRDefault="00115F61" w:rsidP="00425C2A">
      <w:pPr>
        <w:ind w:firstLine="0"/>
        <w:jc w:val="center"/>
      </w:pPr>
      <w:r w:rsidRPr="005340EE">
        <w:rPr>
          <w:noProof/>
        </w:rPr>
        <w:drawing>
          <wp:inline distT="0" distB="0" distL="0" distR="0" wp14:anchorId="0506F189" wp14:editId="766CCA44">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14:paraId="217D77A1" w14:textId="77777777" w:rsidR="00280A41" w:rsidRPr="005340EE" w:rsidRDefault="00280A41" w:rsidP="00425C2A">
      <w:pPr>
        <w:ind w:firstLine="0"/>
        <w:jc w:val="center"/>
      </w:pPr>
    </w:p>
    <w:p w14:paraId="656321FE" w14:textId="77777777" w:rsidR="00C109B3" w:rsidRPr="005340EE" w:rsidRDefault="00C109B3" w:rsidP="00425C2A">
      <w:pPr>
        <w:ind w:firstLine="0"/>
        <w:jc w:val="center"/>
        <w:rPr>
          <w:b/>
          <w:sz w:val="32"/>
          <w:szCs w:val="32"/>
        </w:rPr>
      </w:pPr>
      <w:r w:rsidRPr="005340EE">
        <w:rPr>
          <w:b/>
          <w:sz w:val="32"/>
          <w:szCs w:val="32"/>
        </w:rPr>
        <w:t>Ecological and evolution strategies of necrophagous beetles (Coleoptera)</w:t>
      </w:r>
    </w:p>
    <w:p w14:paraId="271C0A8E" w14:textId="77777777" w:rsidR="00C109B3" w:rsidRPr="005340EE" w:rsidRDefault="00473CCE" w:rsidP="00425C2A">
      <w:pPr>
        <w:ind w:firstLine="0"/>
        <w:jc w:val="center"/>
        <w:rPr>
          <w:sz w:val="26"/>
          <w:szCs w:val="26"/>
        </w:rPr>
      </w:pPr>
      <w:r w:rsidRPr="005340EE">
        <w:rPr>
          <w:sz w:val="26"/>
          <w:szCs w:val="26"/>
        </w:rPr>
        <w:t>Doctoral</w:t>
      </w:r>
      <w:r w:rsidR="00C109B3" w:rsidRPr="005340EE">
        <w:rPr>
          <w:sz w:val="26"/>
          <w:szCs w:val="26"/>
        </w:rPr>
        <w:t xml:space="preserve"> thesis</w:t>
      </w:r>
    </w:p>
    <w:p w14:paraId="79CDB808" w14:textId="77777777" w:rsidR="00280A41" w:rsidRPr="005340EE" w:rsidRDefault="00280A41" w:rsidP="00425C2A">
      <w:pPr>
        <w:ind w:firstLine="0"/>
        <w:jc w:val="center"/>
        <w:rPr>
          <w:sz w:val="26"/>
          <w:szCs w:val="26"/>
        </w:rPr>
      </w:pPr>
    </w:p>
    <w:p w14:paraId="641A11ED" w14:textId="77777777" w:rsidR="006A6FD1" w:rsidRPr="005340EE" w:rsidRDefault="006A6FD1" w:rsidP="00425C2A">
      <w:pPr>
        <w:ind w:firstLine="0"/>
        <w:jc w:val="center"/>
        <w:rPr>
          <w:sz w:val="28"/>
          <w:szCs w:val="28"/>
        </w:rPr>
      </w:pPr>
      <w:r w:rsidRPr="005340EE">
        <w:rPr>
          <w:sz w:val="28"/>
          <w:szCs w:val="28"/>
        </w:rPr>
        <w:t>Ing. Pavel Jakubec</w:t>
      </w:r>
    </w:p>
    <w:p w14:paraId="572E9739" w14:textId="77777777" w:rsidR="00280A41" w:rsidRPr="005340EE" w:rsidRDefault="00280A41" w:rsidP="00425C2A">
      <w:pPr>
        <w:ind w:firstLine="0"/>
        <w:jc w:val="center"/>
        <w:rPr>
          <w:sz w:val="26"/>
          <w:szCs w:val="26"/>
        </w:rPr>
      </w:pPr>
    </w:p>
    <w:p w14:paraId="316C55A7" w14:textId="77777777" w:rsidR="00C109B3" w:rsidRPr="005340EE" w:rsidRDefault="00C109B3" w:rsidP="00425C2A">
      <w:pPr>
        <w:ind w:firstLine="0"/>
        <w:jc w:val="center"/>
        <w:rPr>
          <w:sz w:val="26"/>
          <w:szCs w:val="26"/>
        </w:rPr>
      </w:pPr>
      <w:r w:rsidRPr="005340EE">
        <w:rPr>
          <w:sz w:val="26"/>
          <w:szCs w:val="26"/>
        </w:rPr>
        <w:t>Supervisor: doc. Mgr. Jan Růžička, Ph.D.</w:t>
      </w:r>
    </w:p>
    <w:p w14:paraId="241EA962" w14:textId="77777777" w:rsidR="00C109B3" w:rsidRPr="005340EE" w:rsidRDefault="00C109B3" w:rsidP="00425C2A">
      <w:pPr>
        <w:ind w:firstLine="0"/>
        <w:jc w:val="center"/>
        <w:rPr>
          <w:sz w:val="26"/>
          <w:szCs w:val="26"/>
        </w:rPr>
      </w:pPr>
    </w:p>
    <w:p w14:paraId="4754D38B" w14:textId="77777777" w:rsidR="00C109B3" w:rsidRPr="005340EE" w:rsidRDefault="00C109B3" w:rsidP="00425C2A">
      <w:pPr>
        <w:ind w:firstLine="0"/>
        <w:jc w:val="center"/>
        <w:rPr>
          <w:sz w:val="26"/>
          <w:szCs w:val="26"/>
        </w:rPr>
      </w:pPr>
      <w:r w:rsidRPr="005340EE">
        <w:rPr>
          <w:sz w:val="26"/>
          <w:szCs w:val="26"/>
        </w:rPr>
        <w:t>Prague 2015</w:t>
      </w:r>
    </w:p>
    <w:p w14:paraId="1C444527" w14:textId="77777777" w:rsidR="00201100" w:rsidRPr="005340EE" w:rsidRDefault="00201100" w:rsidP="00425C2A">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14:paraId="021DB1DA" w14:textId="77777777" w:rsidR="004700DD" w:rsidRPr="005340EE" w:rsidRDefault="004700DD" w:rsidP="00425C2A">
      <w:pPr>
        <w:ind w:firstLine="0"/>
      </w:pPr>
    </w:p>
    <w:p w14:paraId="483CB304" w14:textId="77777777" w:rsidR="004700DD" w:rsidRPr="005340EE" w:rsidRDefault="004700DD" w:rsidP="00425C2A">
      <w:pPr>
        <w:ind w:firstLine="0"/>
      </w:pPr>
    </w:p>
    <w:p w14:paraId="5BAC6A7C" w14:textId="77777777" w:rsidR="002C77B7" w:rsidRPr="005340EE" w:rsidRDefault="002C77B7" w:rsidP="00425C2A">
      <w:pPr>
        <w:ind w:firstLine="0"/>
      </w:pPr>
    </w:p>
    <w:p w14:paraId="007DF336" w14:textId="77777777" w:rsidR="002C77B7" w:rsidRPr="005340EE" w:rsidRDefault="002C77B7" w:rsidP="00425C2A">
      <w:pPr>
        <w:ind w:firstLine="0"/>
      </w:pPr>
    </w:p>
    <w:p w14:paraId="7AE82220" w14:textId="77777777" w:rsidR="002C77B7" w:rsidRPr="005340EE" w:rsidRDefault="002C77B7" w:rsidP="00425C2A">
      <w:pPr>
        <w:ind w:firstLine="0"/>
      </w:pPr>
    </w:p>
    <w:p w14:paraId="367218B8" w14:textId="77777777" w:rsidR="002C77B7" w:rsidRPr="005340EE" w:rsidRDefault="002C77B7" w:rsidP="00425C2A">
      <w:pPr>
        <w:ind w:firstLine="0"/>
      </w:pPr>
    </w:p>
    <w:p w14:paraId="522B09DC" w14:textId="77777777" w:rsidR="002C77B7" w:rsidRPr="005340EE" w:rsidRDefault="002C77B7" w:rsidP="00425C2A">
      <w:pPr>
        <w:ind w:firstLine="0"/>
      </w:pPr>
    </w:p>
    <w:p w14:paraId="58260D8B" w14:textId="77777777" w:rsidR="002C77B7" w:rsidRPr="005340EE" w:rsidRDefault="002C77B7" w:rsidP="00425C2A">
      <w:pPr>
        <w:ind w:firstLine="0"/>
      </w:pPr>
    </w:p>
    <w:p w14:paraId="46E2786B" w14:textId="77777777" w:rsidR="002C77B7" w:rsidRPr="005340EE" w:rsidRDefault="002C77B7" w:rsidP="00425C2A">
      <w:pPr>
        <w:ind w:firstLine="0"/>
      </w:pPr>
    </w:p>
    <w:p w14:paraId="7932826D" w14:textId="77777777" w:rsidR="002C77B7" w:rsidRPr="005340EE" w:rsidRDefault="002C77B7" w:rsidP="00425C2A">
      <w:pPr>
        <w:ind w:firstLine="0"/>
      </w:pPr>
    </w:p>
    <w:p w14:paraId="21C27C78" w14:textId="77777777" w:rsidR="002C77B7" w:rsidRPr="005340EE" w:rsidRDefault="002C77B7" w:rsidP="00425C2A">
      <w:pPr>
        <w:ind w:firstLine="0"/>
      </w:pPr>
    </w:p>
    <w:p w14:paraId="3D2DDE96" w14:textId="77777777" w:rsidR="002C77B7" w:rsidRPr="005340EE" w:rsidRDefault="002C77B7" w:rsidP="00425C2A">
      <w:pPr>
        <w:ind w:firstLine="0"/>
      </w:pPr>
    </w:p>
    <w:p w14:paraId="23C0F5EA" w14:textId="77777777" w:rsidR="004700DD" w:rsidRPr="005340EE" w:rsidRDefault="004700DD" w:rsidP="00425C2A">
      <w:pPr>
        <w:ind w:firstLine="0"/>
      </w:pPr>
    </w:p>
    <w:p w14:paraId="3CA6C82E" w14:textId="77777777" w:rsidR="004700DD" w:rsidRPr="005340EE" w:rsidRDefault="004700DD" w:rsidP="00425C2A">
      <w:pPr>
        <w:ind w:firstLine="0"/>
      </w:pPr>
    </w:p>
    <w:p w14:paraId="655A7310" w14:textId="77777777" w:rsidR="004700DD" w:rsidRPr="005340EE" w:rsidRDefault="004700DD" w:rsidP="00425C2A">
      <w:pPr>
        <w:ind w:firstLine="0"/>
      </w:pPr>
    </w:p>
    <w:p w14:paraId="59FD0B4C" w14:textId="77777777" w:rsidR="004700DD" w:rsidRPr="005340EE" w:rsidRDefault="004700DD" w:rsidP="00425C2A">
      <w:pPr>
        <w:ind w:firstLine="0"/>
      </w:pPr>
    </w:p>
    <w:p w14:paraId="5BA73E52" w14:textId="77777777" w:rsidR="004700DD" w:rsidRPr="005340EE" w:rsidRDefault="004700DD" w:rsidP="00425C2A">
      <w:pPr>
        <w:ind w:firstLine="0"/>
      </w:pPr>
    </w:p>
    <w:p w14:paraId="3A0EB637" w14:textId="77777777" w:rsidR="004700DD" w:rsidRPr="005340EE" w:rsidRDefault="004700DD" w:rsidP="00425C2A">
      <w:pPr>
        <w:pStyle w:val="Nadpis1"/>
        <w:ind w:firstLine="0"/>
      </w:pPr>
      <w:bookmarkStart w:id="0" w:name="_Toc428265603"/>
      <w:r w:rsidRPr="005340EE">
        <w:t>Declaration</w:t>
      </w:r>
      <w:bookmarkEnd w:id="0"/>
    </w:p>
    <w:p w14:paraId="6171416F" w14:textId="77777777" w:rsidR="004700DD" w:rsidRPr="005340EE" w:rsidRDefault="004700DD" w:rsidP="00425C2A">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14:paraId="50E816EA" w14:textId="77777777" w:rsidR="004700DD" w:rsidRPr="005340EE" w:rsidRDefault="004700DD" w:rsidP="00425C2A">
      <w:pPr>
        <w:ind w:firstLine="0"/>
        <w:jc w:val="right"/>
      </w:pPr>
      <w:r w:rsidRPr="005340EE">
        <w:t>Pavel Jakubec</w:t>
      </w:r>
    </w:p>
    <w:p w14:paraId="72C3F5CF" w14:textId="77777777" w:rsidR="004700DD" w:rsidRPr="005340EE" w:rsidRDefault="004700DD" w:rsidP="00425C2A">
      <w:pPr>
        <w:pStyle w:val="Nadpis1"/>
        <w:ind w:firstLine="0"/>
      </w:pPr>
      <w:r w:rsidRPr="005340EE">
        <w:br w:type="page"/>
      </w:r>
      <w:bookmarkStart w:id="1" w:name="_Toc428265604"/>
      <w:r w:rsidRPr="005340EE">
        <w:lastRenderedPageBreak/>
        <w:t>Acknowledgement</w:t>
      </w:r>
      <w:bookmarkEnd w:id="1"/>
      <w:r w:rsidRPr="005340EE">
        <w:t xml:space="preserve"> </w:t>
      </w:r>
    </w:p>
    <w:p w14:paraId="62B9E821" w14:textId="77777777" w:rsidR="00D551C5" w:rsidRPr="005340EE" w:rsidRDefault="0024322D" w:rsidP="00425C2A">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14:paraId="110B236A" w14:textId="77777777" w:rsidR="00455C6F" w:rsidRPr="005340EE" w:rsidRDefault="00A43A66" w:rsidP="00425C2A">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14:paraId="735A62C9" w14:textId="127E508A" w:rsidR="000A64B4" w:rsidRDefault="000A64B4">
      <w:pPr>
        <w:spacing w:after="0" w:line="240" w:lineRule="auto"/>
        <w:ind w:firstLine="0"/>
        <w:jc w:val="left"/>
        <w:rPr>
          <w:szCs w:val="24"/>
        </w:rPr>
      </w:pPr>
      <w:r>
        <w:rPr>
          <w:szCs w:val="24"/>
        </w:rPr>
        <w:br w:type="page"/>
      </w:r>
    </w:p>
    <w:p w14:paraId="0865BCE6" w14:textId="77777777" w:rsidR="002279D6" w:rsidRDefault="002279D6" w:rsidP="002279D6">
      <w:pPr>
        <w:pStyle w:val="Nadpis1"/>
        <w:ind w:firstLine="0"/>
      </w:pPr>
      <w:bookmarkStart w:id="2" w:name="_Toc428265605"/>
      <w:r>
        <w:lastRenderedPageBreak/>
        <w:t>Abstract</w:t>
      </w:r>
      <w:bookmarkEnd w:id="2"/>
    </w:p>
    <w:p w14:paraId="6CA94DA1" w14:textId="77777777" w:rsidR="000A64B4" w:rsidRDefault="000A64B4" w:rsidP="00425C2A">
      <w:pPr>
        <w:ind w:firstLine="0"/>
      </w:pPr>
    </w:p>
    <w:p w14:paraId="0A0C0D3E" w14:textId="77777777" w:rsidR="000A64B4" w:rsidRDefault="000A64B4" w:rsidP="00425C2A">
      <w:pPr>
        <w:ind w:firstLine="0"/>
      </w:pPr>
    </w:p>
    <w:p w14:paraId="0B64AED6" w14:textId="30A3CEF9" w:rsidR="000A64B4" w:rsidRDefault="002279D6" w:rsidP="00425C2A">
      <w:pPr>
        <w:ind w:firstLine="0"/>
      </w:pPr>
      <w:r w:rsidRPr="002279D6">
        <w:rPr>
          <w:b/>
        </w:rPr>
        <w:t>Keywords</w:t>
      </w:r>
      <w:r w:rsidR="000A64B4">
        <w:t xml:space="preserve">: </w:t>
      </w:r>
    </w:p>
    <w:p w14:paraId="2E6E288E" w14:textId="5316AC7F" w:rsidR="000A64B4" w:rsidRDefault="000A64B4">
      <w:pPr>
        <w:spacing w:after="0" w:line="240" w:lineRule="auto"/>
        <w:ind w:firstLine="0"/>
        <w:jc w:val="left"/>
      </w:pPr>
      <w:r>
        <w:br w:type="page"/>
      </w:r>
    </w:p>
    <w:p w14:paraId="36140875" w14:textId="25A17DFB" w:rsidR="000A64B4" w:rsidRDefault="002279D6" w:rsidP="000A64B4">
      <w:pPr>
        <w:pStyle w:val="Nadpis1"/>
        <w:ind w:firstLine="0"/>
      </w:pPr>
      <w:bookmarkStart w:id="3" w:name="_Toc428265606"/>
      <w:r>
        <w:lastRenderedPageBreak/>
        <w:t>Abstrakt</w:t>
      </w:r>
      <w:bookmarkEnd w:id="3"/>
    </w:p>
    <w:p w14:paraId="004F01FA" w14:textId="77777777" w:rsidR="000A64B4" w:rsidRDefault="000A64B4" w:rsidP="00425C2A">
      <w:pPr>
        <w:ind w:firstLine="0"/>
        <w:rPr>
          <w:szCs w:val="24"/>
        </w:rPr>
      </w:pPr>
    </w:p>
    <w:p w14:paraId="4CCDD164" w14:textId="77777777" w:rsidR="000A64B4" w:rsidRDefault="000A64B4" w:rsidP="00425C2A">
      <w:pPr>
        <w:ind w:firstLine="0"/>
        <w:rPr>
          <w:szCs w:val="24"/>
        </w:rPr>
      </w:pPr>
    </w:p>
    <w:p w14:paraId="0EE6D335" w14:textId="5D304171" w:rsidR="000A64B4" w:rsidRPr="005340EE" w:rsidRDefault="002279D6" w:rsidP="00425C2A">
      <w:pPr>
        <w:ind w:firstLine="0"/>
        <w:rPr>
          <w:szCs w:val="24"/>
        </w:rPr>
      </w:pPr>
      <w:r>
        <w:rPr>
          <w:b/>
          <w:szCs w:val="24"/>
        </w:rPr>
        <w:t>Klíčová slova</w:t>
      </w:r>
      <w:r w:rsidR="000A64B4">
        <w:rPr>
          <w:szCs w:val="24"/>
        </w:rPr>
        <w:t xml:space="preserve">: </w:t>
      </w:r>
    </w:p>
    <w:p w14:paraId="6D8CAB95" w14:textId="77777777" w:rsidR="002C77B7" w:rsidRPr="005340EE" w:rsidRDefault="002C77B7" w:rsidP="00425C2A">
      <w:pPr>
        <w:ind w:firstLine="0"/>
        <w:rPr>
          <w:szCs w:val="24"/>
        </w:rPr>
      </w:pPr>
    </w:p>
    <w:p w14:paraId="489F68FE" w14:textId="77777777" w:rsidR="00201100" w:rsidRPr="005340EE" w:rsidRDefault="00201100" w:rsidP="00425C2A">
      <w:pPr>
        <w:ind w:firstLine="0"/>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14:paraId="268BA779" w14:textId="77777777" w:rsidR="00C109B3" w:rsidRPr="005340EE" w:rsidRDefault="004700DD" w:rsidP="00425C2A">
      <w:pPr>
        <w:pStyle w:val="Nadpis1"/>
        <w:ind w:firstLine="0"/>
      </w:pPr>
      <w:bookmarkStart w:id="4" w:name="_Toc428265607"/>
      <w:r w:rsidRPr="005340EE">
        <w:lastRenderedPageBreak/>
        <w:t>Table of content</w:t>
      </w:r>
      <w:r w:rsidR="00356BC2" w:rsidRPr="005340EE">
        <w:t>s</w:t>
      </w:r>
      <w:bookmarkEnd w:id="4"/>
    </w:p>
    <w:p w14:paraId="56A4A692" w14:textId="77777777" w:rsidR="00534D95" w:rsidRPr="005340EE" w:rsidRDefault="00534D95" w:rsidP="00425C2A">
      <w:pPr>
        <w:pStyle w:val="Obsah1"/>
        <w:tabs>
          <w:tab w:val="right" w:leader="dot" w:pos="9396"/>
        </w:tabs>
        <w:ind w:firstLine="0"/>
      </w:pPr>
    </w:p>
    <w:p w14:paraId="648EFC1B" w14:textId="77777777" w:rsidR="00340A37" w:rsidRDefault="00A30B5D">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265603" w:history="1">
        <w:r w:rsidR="00340A37" w:rsidRPr="00FD5871">
          <w:rPr>
            <w:rStyle w:val="Hypertextovodkaz"/>
            <w:noProof/>
          </w:rPr>
          <w:t>Declaration</w:t>
        </w:r>
        <w:r w:rsidR="00340A37">
          <w:rPr>
            <w:noProof/>
            <w:webHidden/>
          </w:rPr>
          <w:tab/>
        </w:r>
        <w:r w:rsidR="00340A37">
          <w:rPr>
            <w:noProof/>
            <w:webHidden/>
          </w:rPr>
          <w:fldChar w:fldCharType="begin"/>
        </w:r>
        <w:r w:rsidR="00340A37">
          <w:rPr>
            <w:noProof/>
            <w:webHidden/>
          </w:rPr>
          <w:instrText xml:space="preserve"> PAGEREF _Toc428265603 \h </w:instrText>
        </w:r>
        <w:r w:rsidR="00340A37">
          <w:rPr>
            <w:noProof/>
            <w:webHidden/>
          </w:rPr>
        </w:r>
        <w:r w:rsidR="00340A37">
          <w:rPr>
            <w:noProof/>
            <w:webHidden/>
          </w:rPr>
          <w:fldChar w:fldCharType="separate"/>
        </w:r>
        <w:r w:rsidR="00340A37">
          <w:rPr>
            <w:noProof/>
            <w:webHidden/>
          </w:rPr>
          <w:t>i</w:t>
        </w:r>
        <w:r w:rsidR="00340A37">
          <w:rPr>
            <w:noProof/>
            <w:webHidden/>
          </w:rPr>
          <w:fldChar w:fldCharType="end"/>
        </w:r>
      </w:hyperlink>
    </w:p>
    <w:p w14:paraId="5C6A7219" w14:textId="77777777" w:rsidR="00340A37" w:rsidRDefault="009B28B7">
      <w:pPr>
        <w:pStyle w:val="Obsah1"/>
        <w:tabs>
          <w:tab w:val="right" w:leader="dot" w:pos="9396"/>
        </w:tabs>
        <w:rPr>
          <w:rFonts w:asciiTheme="minorHAnsi" w:eastAsiaTheme="minorEastAsia" w:hAnsiTheme="minorHAnsi" w:cstheme="minorBidi"/>
          <w:noProof/>
          <w:sz w:val="22"/>
        </w:rPr>
      </w:pPr>
      <w:hyperlink w:anchor="_Toc428265604" w:history="1">
        <w:r w:rsidR="00340A37" w:rsidRPr="00FD5871">
          <w:rPr>
            <w:rStyle w:val="Hypertextovodkaz"/>
            <w:noProof/>
          </w:rPr>
          <w:t>Acknowledgement</w:t>
        </w:r>
        <w:r w:rsidR="00340A37">
          <w:rPr>
            <w:noProof/>
            <w:webHidden/>
          </w:rPr>
          <w:tab/>
        </w:r>
        <w:r w:rsidR="00340A37">
          <w:rPr>
            <w:noProof/>
            <w:webHidden/>
          </w:rPr>
          <w:fldChar w:fldCharType="begin"/>
        </w:r>
        <w:r w:rsidR="00340A37">
          <w:rPr>
            <w:noProof/>
            <w:webHidden/>
          </w:rPr>
          <w:instrText xml:space="preserve"> PAGEREF _Toc428265604 \h </w:instrText>
        </w:r>
        <w:r w:rsidR="00340A37">
          <w:rPr>
            <w:noProof/>
            <w:webHidden/>
          </w:rPr>
        </w:r>
        <w:r w:rsidR="00340A37">
          <w:rPr>
            <w:noProof/>
            <w:webHidden/>
          </w:rPr>
          <w:fldChar w:fldCharType="separate"/>
        </w:r>
        <w:r w:rsidR="00340A37">
          <w:rPr>
            <w:noProof/>
            <w:webHidden/>
          </w:rPr>
          <w:t>ii</w:t>
        </w:r>
        <w:r w:rsidR="00340A37">
          <w:rPr>
            <w:noProof/>
            <w:webHidden/>
          </w:rPr>
          <w:fldChar w:fldCharType="end"/>
        </w:r>
      </w:hyperlink>
    </w:p>
    <w:p w14:paraId="7AA7FE33" w14:textId="77777777" w:rsidR="00340A37" w:rsidRDefault="009B28B7">
      <w:pPr>
        <w:pStyle w:val="Obsah1"/>
        <w:tabs>
          <w:tab w:val="right" w:leader="dot" w:pos="9396"/>
        </w:tabs>
        <w:rPr>
          <w:rFonts w:asciiTheme="minorHAnsi" w:eastAsiaTheme="minorEastAsia" w:hAnsiTheme="minorHAnsi" w:cstheme="minorBidi"/>
          <w:noProof/>
          <w:sz w:val="22"/>
        </w:rPr>
      </w:pPr>
      <w:hyperlink w:anchor="_Toc428265605" w:history="1">
        <w:r w:rsidR="00340A37" w:rsidRPr="00FD5871">
          <w:rPr>
            <w:rStyle w:val="Hypertextovodkaz"/>
            <w:noProof/>
          </w:rPr>
          <w:t>Abstract</w:t>
        </w:r>
        <w:r w:rsidR="00340A37">
          <w:rPr>
            <w:noProof/>
            <w:webHidden/>
          </w:rPr>
          <w:tab/>
        </w:r>
        <w:r w:rsidR="00340A37">
          <w:rPr>
            <w:noProof/>
            <w:webHidden/>
          </w:rPr>
          <w:fldChar w:fldCharType="begin"/>
        </w:r>
        <w:r w:rsidR="00340A37">
          <w:rPr>
            <w:noProof/>
            <w:webHidden/>
          </w:rPr>
          <w:instrText xml:space="preserve"> PAGEREF _Toc428265605 \h </w:instrText>
        </w:r>
        <w:r w:rsidR="00340A37">
          <w:rPr>
            <w:noProof/>
            <w:webHidden/>
          </w:rPr>
        </w:r>
        <w:r w:rsidR="00340A37">
          <w:rPr>
            <w:noProof/>
            <w:webHidden/>
          </w:rPr>
          <w:fldChar w:fldCharType="separate"/>
        </w:r>
        <w:r w:rsidR="00340A37">
          <w:rPr>
            <w:noProof/>
            <w:webHidden/>
          </w:rPr>
          <w:t>iii</w:t>
        </w:r>
        <w:r w:rsidR="00340A37">
          <w:rPr>
            <w:noProof/>
            <w:webHidden/>
          </w:rPr>
          <w:fldChar w:fldCharType="end"/>
        </w:r>
      </w:hyperlink>
    </w:p>
    <w:p w14:paraId="19CFD18E" w14:textId="77777777" w:rsidR="00340A37" w:rsidRDefault="009B28B7">
      <w:pPr>
        <w:pStyle w:val="Obsah1"/>
        <w:tabs>
          <w:tab w:val="right" w:leader="dot" w:pos="9396"/>
        </w:tabs>
        <w:rPr>
          <w:rFonts w:asciiTheme="minorHAnsi" w:eastAsiaTheme="minorEastAsia" w:hAnsiTheme="minorHAnsi" w:cstheme="minorBidi"/>
          <w:noProof/>
          <w:sz w:val="22"/>
        </w:rPr>
      </w:pPr>
      <w:hyperlink w:anchor="_Toc428265606" w:history="1">
        <w:r w:rsidR="00340A37" w:rsidRPr="00FD5871">
          <w:rPr>
            <w:rStyle w:val="Hypertextovodkaz"/>
            <w:noProof/>
          </w:rPr>
          <w:t>Abstrakt</w:t>
        </w:r>
        <w:r w:rsidR="00340A37">
          <w:rPr>
            <w:noProof/>
            <w:webHidden/>
          </w:rPr>
          <w:tab/>
        </w:r>
        <w:r w:rsidR="00340A37">
          <w:rPr>
            <w:noProof/>
            <w:webHidden/>
          </w:rPr>
          <w:fldChar w:fldCharType="begin"/>
        </w:r>
        <w:r w:rsidR="00340A37">
          <w:rPr>
            <w:noProof/>
            <w:webHidden/>
          </w:rPr>
          <w:instrText xml:space="preserve"> PAGEREF _Toc428265606 \h </w:instrText>
        </w:r>
        <w:r w:rsidR="00340A37">
          <w:rPr>
            <w:noProof/>
            <w:webHidden/>
          </w:rPr>
        </w:r>
        <w:r w:rsidR="00340A37">
          <w:rPr>
            <w:noProof/>
            <w:webHidden/>
          </w:rPr>
          <w:fldChar w:fldCharType="separate"/>
        </w:r>
        <w:r w:rsidR="00340A37">
          <w:rPr>
            <w:noProof/>
            <w:webHidden/>
          </w:rPr>
          <w:t>iv</w:t>
        </w:r>
        <w:r w:rsidR="00340A37">
          <w:rPr>
            <w:noProof/>
            <w:webHidden/>
          </w:rPr>
          <w:fldChar w:fldCharType="end"/>
        </w:r>
      </w:hyperlink>
    </w:p>
    <w:p w14:paraId="54A70522" w14:textId="77777777" w:rsidR="00340A37" w:rsidRDefault="009B28B7">
      <w:pPr>
        <w:pStyle w:val="Obsah1"/>
        <w:tabs>
          <w:tab w:val="right" w:leader="dot" w:pos="9396"/>
        </w:tabs>
        <w:rPr>
          <w:rFonts w:asciiTheme="minorHAnsi" w:eastAsiaTheme="minorEastAsia" w:hAnsiTheme="minorHAnsi" w:cstheme="minorBidi"/>
          <w:noProof/>
          <w:sz w:val="22"/>
        </w:rPr>
      </w:pPr>
      <w:hyperlink w:anchor="_Toc428265607" w:history="1">
        <w:r w:rsidR="00340A37" w:rsidRPr="00FD5871">
          <w:rPr>
            <w:rStyle w:val="Hypertextovodkaz"/>
            <w:noProof/>
          </w:rPr>
          <w:t>Table of contents</w:t>
        </w:r>
        <w:r w:rsidR="00340A37">
          <w:rPr>
            <w:noProof/>
            <w:webHidden/>
          </w:rPr>
          <w:tab/>
        </w:r>
        <w:r w:rsidR="00340A37">
          <w:rPr>
            <w:noProof/>
            <w:webHidden/>
          </w:rPr>
          <w:fldChar w:fldCharType="begin"/>
        </w:r>
        <w:r w:rsidR="00340A37">
          <w:rPr>
            <w:noProof/>
            <w:webHidden/>
          </w:rPr>
          <w:instrText xml:space="preserve"> PAGEREF _Toc428265607 \h </w:instrText>
        </w:r>
        <w:r w:rsidR="00340A37">
          <w:rPr>
            <w:noProof/>
            <w:webHidden/>
          </w:rPr>
        </w:r>
        <w:r w:rsidR="00340A37">
          <w:rPr>
            <w:noProof/>
            <w:webHidden/>
          </w:rPr>
          <w:fldChar w:fldCharType="separate"/>
        </w:r>
        <w:r w:rsidR="00340A37">
          <w:rPr>
            <w:noProof/>
            <w:webHidden/>
          </w:rPr>
          <w:t>5</w:t>
        </w:r>
        <w:r w:rsidR="00340A37">
          <w:rPr>
            <w:noProof/>
            <w:webHidden/>
          </w:rPr>
          <w:fldChar w:fldCharType="end"/>
        </w:r>
      </w:hyperlink>
    </w:p>
    <w:p w14:paraId="267CCD4F"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08" w:history="1">
        <w:r w:rsidR="00340A37" w:rsidRPr="00FD5871">
          <w:rPr>
            <w:rStyle w:val="Hypertextovodkaz"/>
            <w:noProof/>
          </w:rPr>
          <w:t>1.</w:t>
        </w:r>
        <w:r w:rsidR="00340A37">
          <w:rPr>
            <w:rFonts w:asciiTheme="minorHAnsi" w:eastAsiaTheme="minorEastAsia" w:hAnsiTheme="minorHAnsi" w:cstheme="minorBidi"/>
            <w:noProof/>
            <w:sz w:val="22"/>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08 \h </w:instrText>
        </w:r>
        <w:r w:rsidR="00340A37">
          <w:rPr>
            <w:noProof/>
            <w:webHidden/>
          </w:rPr>
        </w:r>
        <w:r w:rsidR="00340A37">
          <w:rPr>
            <w:noProof/>
            <w:webHidden/>
          </w:rPr>
          <w:fldChar w:fldCharType="separate"/>
        </w:r>
        <w:r w:rsidR="00340A37">
          <w:rPr>
            <w:noProof/>
            <w:webHidden/>
          </w:rPr>
          <w:t>7</w:t>
        </w:r>
        <w:r w:rsidR="00340A37">
          <w:rPr>
            <w:noProof/>
            <w:webHidden/>
          </w:rPr>
          <w:fldChar w:fldCharType="end"/>
        </w:r>
      </w:hyperlink>
    </w:p>
    <w:p w14:paraId="1CDD0F04"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09" w:history="1">
        <w:r w:rsidR="00340A37" w:rsidRPr="00FD5871">
          <w:rPr>
            <w:rStyle w:val="Hypertextovodkaz"/>
            <w:noProof/>
          </w:rPr>
          <w:t>2.</w:t>
        </w:r>
        <w:r w:rsidR="00340A37">
          <w:rPr>
            <w:rFonts w:asciiTheme="minorHAnsi" w:eastAsiaTheme="minorEastAsia" w:hAnsiTheme="minorHAnsi" w:cstheme="minorBidi"/>
            <w:noProof/>
            <w:sz w:val="22"/>
          </w:rPr>
          <w:tab/>
        </w:r>
        <w:r w:rsidR="00340A37" w:rsidRPr="00FD5871">
          <w:rPr>
            <w:rStyle w:val="Hypertextovodkaz"/>
            <w:noProof/>
          </w:rPr>
          <w:t>Literature review</w:t>
        </w:r>
        <w:r w:rsidR="00340A37">
          <w:rPr>
            <w:noProof/>
            <w:webHidden/>
          </w:rPr>
          <w:tab/>
        </w:r>
        <w:r w:rsidR="00340A37">
          <w:rPr>
            <w:noProof/>
            <w:webHidden/>
          </w:rPr>
          <w:fldChar w:fldCharType="begin"/>
        </w:r>
        <w:r w:rsidR="00340A37">
          <w:rPr>
            <w:noProof/>
            <w:webHidden/>
          </w:rPr>
          <w:instrText xml:space="preserve"> PAGEREF _Toc428265609 \h </w:instrText>
        </w:r>
        <w:r w:rsidR="00340A37">
          <w:rPr>
            <w:noProof/>
            <w:webHidden/>
          </w:rPr>
        </w:r>
        <w:r w:rsidR="00340A37">
          <w:rPr>
            <w:noProof/>
            <w:webHidden/>
          </w:rPr>
          <w:fldChar w:fldCharType="separate"/>
        </w:r>
        <w:r w:rsidR="00340A37">
          <w:rPr>
            <w:noProof/>
            <w:webHidden/>
          </w:rPr>
          <w:t>9</w:t>
        </w:r>
        <w:r w:rsidR="00340A37">
          <w:rPr>
            <w:noProof/>
            <w:webHidden/>
          </w:rPr>
          <w:fldChar w:fldCharType="end"/>
        </w:r>
      </w:hyperlink>
    </w:p>
    <w:p w14:paraId="6795D295"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10" w:history="1">
        <w:r w:rsidR="00340A37" w:rsidRPr="00FD5871">
          <w:rPr>
            <w:rStyle w:val="Hypertextovodkaz"/>
            <w:noProof/>
          </w:rPr>
          <w:t>3.</w:t>
        </w:r>
        <w:r w:rsidR="00340A37">
          <w:rPr>
            <w:rFonts w:asciiTheme="minorHAnsi" w:eastAsiaTheme="minorEastAsia" w:hAnsiTheme="minorHAnsi" w:cstheme="minorBidi"/>
            <w:noProof/>
            <w:sz w:val="22"/>
          </w:rPr>
          <w:tab/>
        </w:r>
        <w:r w:rsidR="00340A37" w:rsidRPr="00FD5871">
          <w:rPr>
            <w:rStyle w:val="Hypertextovodkaz"/>
            <w:noProof/>
          </w:rPr>
          <w:t>Aim of the Thesis</w:t>
        </w:r>
        <w:r w:rsidR="00340A37">
          <w:rPr>
            <w:noProof/>
            <w:webHidden/>
          </w:rPr>
          <w:tab/>
        </w:r>
        <w:r w:rsidR="00340A37">
          <w:rPr>
            <w:noProof/>
            <w:webHidden/>
          </w:rPr>
          <w:fldChar w:fldCharType="begin"/>
        </w:r>
        <w:r w:rsidR="00340A37">
          <w:rPr>
            <w:noProof/>
            <w:webHidden/>
          </w:rPr>
          <w:instrText xml:space="preserve"> PAGEREF _Toc428265610 \h </w:instrText>
        </w:r>
        <w:r w:rsidR="00340A37">
          <w:rPr>
            <w:noProof/>
            <w:webHidden/>
          </w:rPr>
        </w:r>
        <w:r w:rsidR="00340A37">
          <w:rPr>
            <w:noProof/>
            <w:webHidden/>
          </w:rPr>
          <w:fldChar w:fldCharType="separate"/>
        </w:r>
        <w:r w:rsidR="00340A37">
          <w:rPr>
            <w:noProof/>
            <w:webHidden/>
          </w:rPr>
          <w:t>23</w:t>
        </w:r>
        <w:r w:rsidR="00340A37">
          <w:rPr>
            <w:noProof/>
            <w:webHidden/>
          </w:rPr>
          <w:fldChar w:fldCharType="end"/>
        </w:r>
      </w:hyperlink>
    </w:p>
    <w:p w14:paraId="79BC9EED"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11" w:history="1">
        <w:r w:rsidR="00340A37" w:rsidRPr="00FD5871">
          <w:rPr>
            <w:rStyle w:val="Hypertextovodkaz"/>
            <w:noProof/>
          </w:rPr>
          <w:t>A</w:t>
        </w:r>
        <w:r w:rsidR="00340A37">
          <w:rPr>
            <w:rFonts w:asciiTheme="minorHAnsi" w:eastAsiaTheme="minorEastAsia" w:hAnsiTheme="minorHAnsi" w:cstheme="minorBidi"/>
            <w:noProof/>
            <w:sz w:val="22"/>
          </w:rPr>
          <w:tab/>
        </w:r>
        <w:r w:rsidR="00340A37" w:rsidRPr="00FD5871">
          <w:rPr>
            <w:rStyle w:val="Hypertextovodkaz"/>
            <w:noProof/>
          </w:rPr>
          <w:t xml:space="preserve"> Is the type of soil an important factor determining the local abundance of carrion beetles (Coleoptera: Silphidae)?</w:t>
        </w:r>
        <w:r w:rsidR="00340A37">
          <w:rPr>
            <w:noProof/>
            <w:webHidden/>
          </w:rPr>
          <w:tab/>
        </w:r>
        <w:r w:rsidR="00340A37">
          <w:rPr>
            <w:noProof/>
            <w:webHidden/>
          </w:rPr>
          <w:fldChar w:fldCharType="begin"/>
        </w:r>
        <w:r w:rsidR="00340A37">
          <w:rPr>
            <w:noProof/>
            <w:webHidden/>
          </w:rPr>
          <w:instrText xml:space="preserve"> PAGEREF _Toc428265611 \h </w:instrText>
        </w:r>
        <w:r w:rsidR="00340A37">
          <w:rPr>
            <w:noProof/>
            <w:webHidden/>
          </w:rPr>
        </w:r>
        <w:r w:rsidR="00340A37">
          <w:rPr>
            <w:noProof/>
            <w:webHidden/>
          </w:rPr>
          <w:fldChar w:fldCharType="separate"/>
        </w:r>
        <w:r w:rsidR="00340A37">
          <w:rPr>
            <w:noProof/>
            <w:webHidden/>
          </w:rPr>
          <w:t>25</w:t>
        </w:r>
        <w:r w:rsidR="00340A37">
          <w:rPr>
            <w:noProof/>
            <w:webHidden/>
          </w:rPr>
          <w:fldChar w:fldCharType="end"/>
        </w:r>
      </w:hyperlink>
    </w:p>
    <w:p w14:paraId="5429F384"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12" w:history="1">
        <w:r w:rsidR="00340A37" w:rsidRPr="00FD5871">
          <w:rPr>
            <w:rStyle w:val="Hypertextovodkaz"/>
            <w:noProof/>
          </w:rPr>
          <w:t>A.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12 \h </w:instrText>
        </w:r>
        <w:r w:rsidR="00340A37">
          <w:rPr>
            <w:noProof/>
            <w:webHidden/>
          </w:rPr>
        </w:r>
        <w:r w:rsidR="00340A37">
          <w:rPr>
            <w:noProof/>
            <w:webHidden/>
          </w:rPr>
          <w:fldChar w:fldCharType="separate"/>
        </w:r>
        <w:r w:rsidR="00340A37">
          <w:rPr>
            <w:noProof/>
            <w:webHidden/>
          </w:rPr>
          <w:t>26</w:t>
        </w:r>
        <w:r w:rsidR="00340A37">
          <w:rPr>
            <w:noProof/>
            <w:webHidden/>
          </w:rPr>
          <w:fldChar w:fldCharType="end"/>
        </w:r>
      </w:hyperlink>
    </w:p>
    <w:p w14:paraId="686FEDE3"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13" w:history="1">
        <w:r w:rsidR="00340A37" w:rsidRPr="00FD5871">
          <w:rPr>
            <w:rStyle w:val="Hypertextovodkaz"/>
            <w:noProof/>
          </w:rPr>
          <w:t>A.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sidR="00340A37">
          <w:rPr>
            <w:noProof/>
            <w:webHidden/>
          </w:rPr>
          <w:fldChar w:fldCharType="begin"/>
        </w:r>
        <w:r w:rsidR="00340A37">
          <w:rPr>
            <w:noProof/>
            <w:webHidden/>
          </w:rPr>
          <w:instrText xml:space="preserve"> PAGEREF _Toc428265613 \h </w:instrText>
        </w:r>
        <w:r w:rsidR="00340A37">
          <w:rPr>
            <w:noProof/>
            <w:webHidden/>
          </w:rPr>
        </w:r>
        <w:r w:rsidR="00340A37">
          <w:rPr>
            <w:noProof/>
            <w:webHidden/>
          </w:rPr>
          <w:fldChar w:fldCharType="separate"/>
        </w:r>
        <w:r w:rsidR="00340A37">
          <w:rPr>
            <w:noProof/>
            <w:webHidden/>
          </w:rPr>
          <w:t>27</w:t>
        </w:r>
        <w:r w:rsidR="00340A37">
          <w:rPr>
            <w:noProof/>
            <w:webHidden/>
          </w:rPr>
          <w:fldChar w:fldCharType="end"/>
        </w:r>
      </w:hyperlink>
    </w:p>
    <w:p w14:paraId="2905FCA0"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14" w:history="1">
        <w:r w:rsidR="00340A37" w:rsidRPr="00FD5871">
          <w:rPr>
            <w:rStyle w:val="Hypertextovodkaz"/>
            <w:noProof/>
          </w:rPr>
          <w:t>A.2.1 Site selection</w:t>
        </w:r>
        <w:r w:rsidR="00340A37">
          <w:rPr>
            <w:noProof/>
            <w:webHidden/>
          </w:rPr>
          <w:tab/>
        </w:r>
        <w:r w:rsidR="00340A37">
          <w:rPr>
            <w:noProof/>
            <w:webHidden/>
          </w:rPr>
          <w:fldChar w:fldCharType="begin"/>
        </w:r>
        <w:r w:rsidR="00340A37">
          <w:rPr>
            <w:noProof/>
            <w:webHidden/>
          </w:rPr>
          <w:instrText xml:space="preserve"> PAGEREF _Toc428265614 \h </w:instrText>
        </w:r>
        <w:r w:rsidR="00340A37">
          <w:rPr>
            <w:noProof/>
            <w:webHidden/>
          </w:rPr>
        </w:r>
        <w:r w:rsidR="00340A37">
          <w:rPr>
            <w:noProof/>
            <w:webHidden/>
          </w:rPr>
          <w:fldChar w:fldCharType="separate"/>
        </w:r>
        <w:r w:rsidR="00340A37">
          <w:rPr>
            <w:noProof/>
            <w:webHidden/>
          </w:rPr>
          <w:t>27</w:t>
        </w:r>
        <w:r w:rsidR="00340A37">
          <w:rPr>
            <w:noProof/>
            <w:webHidden/>
          </w:rPr>
          <w:fldChar w:fldCharType="end"/>
        </w:r>
      </w:hyperlink>
    </w:p>
    <w:p w14:paraId="65B953D3"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15" w:history="1">
        <w:r w:rsidR="00340A37" w:rsidRPr="00FD5871">
          <w:rPr>
            <w:rStyle w:val="Hypertextovodkaz"/>
            <w:noProof/>
          </w:rPr>
          <w:t>A.2.2 Trapping</w:t>
        </w:r>
        <w:r w:rsidR="00340A37">
          <w:rPr>
            <w:noProof/>
            <w:webHidden/>
          </w:rPr>
          <w:tab/>
        </w:r>
        <w:r w:rsidR="00340A37">
          <w:rPr>
            <w:noProof/>
            <w:webHidden/>
          </w:rPr>
          <w:fldChar w:fldCharType="begin"/>
        </w:r>
        <w:r w:rsidR="00340A37">
          <w:rPr>
            <w:noProof/>
            <w:webHidden/>
          </w:rPr>
          <w:instrText xml:space="preserve"> PAGEREF _Toc428265615 \h </w:instrText>
        </w:r>
        <w:r w:rsidR="00340A37">
          <w:rPr>
            <w:noProof/>
            <w:webHidden/>
          </w:rPr>
        </w:r>
        <w:r w:rsidR="00340A37">
          <w:rPr>
            <w:noProof/>
            <w:webHidden/>
          </w:rPr>
          <w:fldChar w:fldCharType="separate"/>
        </w:r>
        <w:r w:rsidR="00340A37">
          <w:rPr>
            <w:noProof/>
            <w:webHidden/>
          </w:rPr>
          <w:t>28</w:t>
        </w:r>
        <w:r w:rsidR="00340A37">
          <w:rPr>
            <w:noProof/>
            <w:webHidden/>
          </w:rPr>
          <w:fldChar w:fldCharType="end"/>
        </w:r>
      </w:hyperlink>
    </w:p>
    <w:p w14:paraId="11D1AD5B"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16" w:history="1">
        <w:r w:rsidR="00340A37" w:rsidRPr="00FD5871">
          <w:rPr>
            <w:rStyle w:val="Hypertextovodkaz"/>
            <w:noProof/>
          </w:rPr>
          <w:t>A.2.3 Data analysis</w:t>
        </w:r>
        <w:r w:rsidR="00340A37">
          <w:rPr>
            <w:noProof/>
            <w:webHidden/>
          </w:rPr>
          <w:tab/>
        </w:r>
        <w:r w:rsidR="00340A37">
          <w:rPr>
            <w:noProof/>
            <w:webHidden/>
          </w:rPr>
          <w:fldChar w:fldCharType="begin"/>
        </w:r>
        <w:r w:rsidR="00340A37">
          <w:rPr>
            <w:noProof/>
            <w:webHidden/>
          </w:rPr>
          <w:instrText xml:space="preserve"> PAGEREF _Toc428265616 \h </w:instrText>
        </w:r>
        <w:r w:rsidR="00340A37">
          <w:rPr>
            <w:noProof/>
            <w:webHidden/>
          </w:rPr>
        </w:r>
        <w:r w:rsidR="00340A37">
          <w:rPr>
            <w:noProof/>
            <w:webHidden/>
          </w:rPr>
          <w:fldChar w:fldCharType="separate"/>
        </w:r>
        <w:r w:rsidR="00340A37">
          <w:rPr>
            <w:noProof/>
            <w:webHidden/>
          </w:rPr>
          <w:t>28</w:t>
        </w:r>
        <w:r w:rsidR="00340A37">
          <w:rPr>
            <w:noProof/>
            <w:webHidden/>
          </w:rPr>
          <w:fldChar w:fldCharType="end"/>
        </w:r>
      </w:hyperlink>
    </w:p>
    <w:p w14:paraId="33F43E85"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17" w:history="1">
        <w:r w:rsidR="00340A37" w:rsidRPr="00FD5871">
          <w:rPr>
            <w:rStyle w:val="Hypertextovodkaz"/>
            <w:noProof/>
          </w:rPr>
          <w:t>A.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sidR="00340A37">
          <w:rPr>
            <w:noProof/>
            <w:webHidden/>
          </w:rPr>
          <w:fldChar w:fldCharType="begin"/>
        </w:r>
        <w:r w:rsidR="00340A37">
          <w:rPr>
            <w:noProof/>
            <w:webHidden/>
          </w:rPr>
          <w:instrText xml:space="preserve"> PAGEREF _Toc428265617 \h </w:instrText>
        </w:r>
        <w:r w:rsidR="00340A37">
          <w:rPr>
            <w:noProof/>
            <w:webHidden/>
          </w:rPr>
        </w:r>
        <w:r w:rsidR="00340A37">
          <w:rPr>
            <w:noProof/>
            <w:webHidden/>
          </w:rPr>
          <w:fldChar w:fldCharType="separate"/>
        </w:r>
        <w:r w:rsidR="00340A37">
          <w:rPr>
            <w:noProof/>
            <w:webHidden/>
          </w:rPr>
          <w:t>30</w:t>
        </w:r>
        <w:r w:rsidR="00340A37">
          <w:rPr>
            <w:noProof/>
            <w:webHidden/>
          </w:rPr>
          <w:fldChar w:fldCharType="end"/>
        </w:r>
      </w:hyperlink>
    </w:p>
    <w:p w14:paraId="3C0F5294"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18" w:history="1">
        <w:r w:rsidR="00340A37" w:rsidRPr="00FD5871">
          <w:rPr>
            <w:rStyle w:val="Hypertextovodkaz"/>
            <w:noProof/>
          </w:rPr>
          <w:t>A.4</w:t>
        </w:r>
        <w:r w:rsidR="00340A37">
          <w:rPr>
            <w:rFonts w:asciiTheme="minorHAnsi" w:eastAsiaTheme="minorEastAsia" w:hAnsiTheme="minorHAnsi" w:cstheme="minorBidi"/>
            <w:noProof/>
            <w:sz w:val="22"/>
            <w:lang w:val="en-US"/>
          </w:rPr>
          <w:tab/>
        </w:r>
        <w:r w:rsidR="00340A37" w:rsidRPr="00FD5871">
          <w:rPr>
            <w:rStyle w:val="Hypertextovodkaz"/>
            <w:noProof/>
          </w:rPr>
          <w:t>Disscusion</w:t>
        </w:r>
        <w:r w:rsidR="00340A37">
          <w:rPr>
            <w:noProof/>
            <w:webHidden/>
          </w:rPr>
          <w:tab/>
        </w:r>
        <w:r w:rsidR="00340A37">
          <w:rPr>
            <w:noProof/>
            <w:webHidden/>
          </w:rPr>
          <w:fldChar w:fldCharType="begin"/>
        </w:r>
        <w:r w:rsidR="00340A37">
          <w:rPr>
            <w:noProof/>
            <w:webHidden/>
          </w:rPr>
          <w:instrText xml:space="preserve"> PAGEREF _Toc428265618 \h </w:instrText>
        </w:r>
        <w:r w:rsidR="00340A37">
          <w:rPr>
            <w:noProof/>
            <w:webHidden/>
          </w:rPr>
        </w:r>
        <w:r w:rsidR="00340A37">
          <w:rPr>
            <w:noProof/>
            <w:webHidden/>
          </w:rPr>
          <w:fldChar w:fldCharType="separate"/>
        </w:r>
        <w:r w:rsidR="00340A37">
          <w:rPr>
            <w:noProof/>
            <w:webHidden/>
          </w:rPr>
          <w:t>31</w:t>
        </w:r>
        <w:r w:rsidR="00340A37">
          <w:rPr>
            <w:noProof/>
            <w:webHidden/>
          </w:rPr>
          <w:fldChar w:fldCharType="end"/>
        </w:r>
      </w:hyperlink>
    </w:p>
    <w:p w14:paraId="32DFBE93"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19" w:history="1">
        <w:r w:rsidR="00340A37" w:rsidRPr="00FD5871">
          <w:rPr>
            <w:rStyle w:val="Hypertextovodkaz"/>
            <w:noProof/>
          </w:rPr>
          <w:t>A.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19 \h </w:instrText>
        </w:r>
        <w:r w:rsidR="00340A37">
          <w:rPr>
            <w:noProof/>
            <w:webHidden/>
          </w:rPr>
        </w:r>
        <w:r w:rsidR="00340A37">
          <w:rPr>
            <w:noProof/>
            <w:webHidden/>
          </w:rPr>
          <w:fldChar w:fldCharType="separate"/>
        </w:r>
        <w:r w:rsidR="00340A37">
          <w:rPr>
            <w:noProof/>
            <w:webHidden/>
          </w:rPr>
          <w:t>35</w:t>
        </w:r>
        <w:r w:rsidR="00340A37">
          <w:rPr>
            <w:noProof/>
            <w:webHidden/>
          </w:rPr>
          <w:fldChar w:fldCharType="end"/>
        </w:r>
      </w:hyperlink>
    </w:p>
    <w:p w14:paraId="4C9ED9D4"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20" w:history="1">
        <w:r w:rsidR="00340A37" w:rsidRPr="00FD5871">
          <w:rPr>
            <w:rStyle w:val="Hypertextovodkaz"/>
            <w:noProof/>
          </w:rPr>
          <w:t>B</w:t>
        </w:r>
        <w:r w:rsidR="00340A37">
          <w:rPr>
            <w:rFonts w:asciiTheme="minorHAnsi" w:eastAsiaTheme="minorEastAsia" w:hAnsiTheme="minorHAnsi" w:cstheme="minorBidi"/>
            <w:noProof/>
            <w:sz w:val="22"/>
          </w:rPr>
          <w:tab/>
        </w:r>
        <w:r w:rsidR="00340A37" w:rsidRPr="00FD5871">
          <w:rPr>
            <w:rStyle w:val="Hypertextovodkaz"/>
            <w:noProof/>
          </w:rPr>
          <w:t>Thermal summation model and instar determination of all developmental stages of Sciodrepoides watsoni (Coleoptera: Cholevinae).</w:t>
        </w:r>
        <w:r w:rsidR="00340A37">
          <w:rPr>
            <w:noProof/>
            <w:webHidden/>
          </w:rPr>
          <w:tab/>
        </w:r>
        <w:r w:rsidR="00340A37">
          <w:rPr>
            <w:noProof/>
            <w:webHidden/>
          </w:rPr>
          <w:fldChar w:fldCharType="begin"/>
        </w:r>
        <w:r w:rsidR="00340A37">
          <w:rPr>
            <w:noProof/>
            <w:webHidden/>
          </w:rPr>
          <w:instrText xml:space="preserve"> PAGEREF _Toc428265620 \h </w:instrText>
        </w:r>
        <w:r w:rsidR="00340A37">
          <w:rPr>
            <w:noProof/>
            <w:webHidden/>
          </w:rPr>
        </w:r>
        <w:r w:rsidR="00340A37">
          <w:rPr>
            <w:noProof/>
            <w:webHidden/>
          </w:rPr>
          <w:fldChar w:fldCharType="separate"/>
        </w:r>
        <w:r w:rsidR="00340A37">
          <w:rPr>
            <w:noProof/>
            <w:webHidden/>
          </w:rPr>
          <w:t>44</w:t>
        </w:r>
        <w:r w:rsidR="00340A37">
          <w:rPr>
            <w:noProof/>
            <w:webHidden/>
          </w:rPr>
          <w:fldChar w:fldCharType="end"/>
        </w:r>
      </w:hyperlink>
    </w:p>
    <w:p w14:paraId="05177E59"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21" w:history="1">
        <w:r w:rsidR="00340A37" w:rsidRPr="00FD5871">
          <w:rPr>
            <w:rStyle w:val="Hypertextovodkaz"/>
            <w:noProof/>
          </w:rPr>
          <w:t>B. 1</w:t>
        </w:r>
        <w:r w:rsidR="00340A37">
          <w:rPr>
            <w:rFonts w:asciiTheme="minorHAnsi" w:eastAsiaTheme="minorEastAsia" w:hAnsiTheme="minorHAnsi" w:cstheme="minorBidi"/>
            <w:noProof/>
            <w:sz w:val="22"/>
            <w:lang w:val="en-US"/>
          </w:rPr>
          <w:tab/>
        </w:r>
        <w:r w:rsidR="00340A37" w:rsidRPr="00FD5871">
          <w:rPr>
            <w:rStyle w:val="Hypertextovodkaz"/>
            <w:noProof/>
          </w:rPr>
          <w:t>Introduction</w:t>
        </w:r>
        <w:r w:rsidR="00340A37">
          <w:rPr>
            <w:noProof/>
            <w:webHidden/>
          </w:rPr>
          <w:tab/>
        </w:r>
        <w:r w:rsidR="00340A37">
          <w:rPr>
            <w:noProof/>
            <w:webHidden/>
          </w:rPr>
          <w:fldChar w:fldCharType="begin"/>
        </w:r>
        <w:r w:rsidR="00340A37">
          <w:rPr>
            <w:noProof/>
            <w:webHidden/>
          </w:rPr>
          <w:instrText xml:space="preserve"> PAGEREF _Toc428265621 \h </w:instrText>
        </w:r>
        <w:r w:rsidR="00340A37">
          <w:rPr>
            <w:noProof/>
            <w:webHidden/>
          </w:rPr>
        </w:r>
        <w:r w:rsidR="00340A37">
          <w:rPr>
            <w:noProof/>
            <w:webHidden/>
          </w:rPr>
          <w:fldChar w:fldCharType="separate"/>
        </w:r>
        <w:r w:rsidR="00340A37">
          <w:rPr>
            <w:noProof/>
            <w:webHidden/>
          </w:rPr>
          <w:t>44</w:t>
        </w:r>
        <w:r w:rsidR="00340A37">
          <w:rPr>
            <w:noProof/>
            <w:webHidden/>
          </w:rPr>
          <w:fldChar w:fldCharType="end"/>
        </w:r>
      </w:hyperlink>
    </w:p>
    <w:p w14:paraId="7156D81F"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22" w:history="1">
        <w:r w:rsidR="00340A37" w:rsidRPr="00FD5871">
          <w:rPr>
            <w:rStyle w:val="Hypertextovodkaz"/>
            <w:noProof/>
          </w:rPr>
          <w:t>B.2</w:t>
        </w:r>
        <w:r w:rsidR="00340A37">
          <w:rPr>
            <w:rFonts w:asciiTheme="minorHAnsi" w:eastAsiaTheme="minorEastAsia" w:hAnsiTheme="minorHAnsi" w:cstheme="minorBidi"/>
            <w:noProof/>
            <w:sz w:val="22"/>
            <w:lang w:val="en-US"/>
          </w:rPr>
          <w:tab/>
        </w:r>
        <w:r w:rsidR="00340A37" w:rsidRPr="00FD5871">
          <w:rPr>
            <w:rStyle w:val="Hypertextovodkaz"/>
            <w:noProof/>
          </w:rPr>
          <w:t>Material and Methods</w:t>
        </w:r>
        <w:r w:rsidR="00340A37">
          <w:rPr>
            <w:noProof/>
            <w:webHidden/>
          </w:rPr>
          <w:tab/>
        </w:r>
        <w:r w:rsidR="00340A37">
          <w:rPr>
            <w:noProof/>
            <w:webHidden/>
          </w:rPr>
          <w:fldChar w:fldCharType="begin"/>
        </w:r>
        <w:r w:rsidR="00340A37">
          <w:rPr>
            <w:noProof/>
            <w:webHidden/>
          </w:rPr>
          <w:instrText xml:space="preserve"> PAGEREF _Toc428265622 \h </w:instrText>
        </w:r>
        <w:r w:rsidR="00340A37">
          <w:rPr>
            <w:noProof/>
            <w:webHidden/>
          </w:rPr>
        </w:r>
        <w:r w:rsidR="00340A37">
          <w:rPr>
            <w:noProof/>
            <w:webHidden/>
          </w:rPr>
          <w:fldChar w:fldCharType="separate"/>
        </w:r>
        <w:r w:rsidR="00340A37">
          <w:rPr>
            <w:noProof/>
            <w:webHidden/>
          </w:rPr>
          <w:t>47</w:t>
        </w:r>
        <w:r w:rsidR="00340A37">
          <w:rPr>
            <w:noProof/>
            <w:webHidden/>
          </w:rPr>
          <w:fldChar w:fldCharType="end"/>
        </w:r>
      </w:hyperlink>
    </w:p>
    <w:p w14:paraId="2BAE1B84"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23" w:history="1">
        <w:r w:rsidR="00340A37" w:rsidRPr="00FD5871">
          <w:rPr>
            <w:rStyle w:val="Hypertextovodkaz"/>
            <w:noProof/>
          </w:rPr>
          <w:t>B.3</w:t>
        </w:r>
        <w:r w:rsidR="00340A37">
          <w:rPr>
            <w:rFonts w:asciiTheme="minorHAnsi" w:eastAsiaTheme="minorEastAsia" w:hAnsiTheme="minorHAnsi" w:cstheme="minorBidi"/>
            <w:noProof/>
            <w:sz w:val="22"/>
            <w:lang w:val="en-US"/>
          </w:rPr>
          <w:tab/>
        </w:r>
        <w:r w:rsidR="00340A37" w:rsidRPr="00FD5871">
          <w:rPr>
            <w:rStyle w:val="Hypertextovodkaz"/>
            <w:noProof/>
          </w:rPr>
          <w:t>Results</w:t>
        </w:r>
        <w:r w:rsidR="00340A37">
          <w:rPr>
            <w:noProof/>
            <w:webHidden/>
          </w:rPr>
          <w:tab/>
        </w:r>
        <w:r w:rsidR="00340A37">
          <w:rPr>
            <w:noProof/>
            <w:webHidden/>
          </w:rPr>
          <w:fldChar w:fldCharType="begin"/>
        </w:r>
        <w:r w:rsidR="00340A37">
          <w:rPr>
            <w:noProof/>
            <w:webHidden/>
          </w:rPr>
          <w:instrText xml:space="preserve"> PAGEREF _Toc428265623 \h </w:instrText>
        </w:r>
        <w:r w:rsidR="00340A37">
          <w:rPr>
            <w:noProof/>
            <w:webHidden/>
          </w:rPr>
        </w:r>
        <w:r w:rsidR="00340A37">
          <w:rPr>
            <w:noProof/>
            <w:webHidden/>
          </w:rPr>
          <w:fldChar w:fldCharType="separate"/>
        </w:r>
        <w:r w:rsidR="00340A37">
          <w:rPr>
            <w:noProof/>
            <w:webHidden/>
          </w:rPr>
          <w:t>50</w:t>
        </w:r>
        <w:r w:rsidR="00340A37">
          <w:rPr>
            <w:noProof/>
            <w:webHidden/>
          </w:rPr>
          <w:fldChar w:fldCharType="end"/>
        </w:r>
      </w:hyperlink>
    </w:p>
    <w:p w14:paraId="51627357"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24" w:history="1">
        <w:r w:rsidR="00340A37" w:rsidRPr="00FD5871">
          <w:rPr>
            <w:rStyle w:val="Hypertextovodkaz"/>
            <w:noProof/>
          </w:rPr>
          <w:t>B.4</w:t>
        </w:r>
        <w:r w:rsidR="00340A37">
          <w:rPr>
            <w:rFonts w:asciiTheme="minorHAnsi" w:eastAsiaTheme="minorEastAsia" w:hAnsiTheme="minorHAnsi" w:cstheme="minorBidi"/>
            <w:noProof/>
            <w:sz w:val="22"/>
            <w:lang w:val="en-US"/>
          </w:rPr>
          <w:tab/>
        </w:r>
        <w:r w:rsidR="00340A37" w:rsidRPr="00FD5871">
          <w:rPr>
            <w:rStyle w:val="Hypertextovodkaz"/>
            <w:noProof/>
          </w:rPr>
          <w:t>Discussion</w:t>
        </w:r>
        <w:r w:rsidR="00340A37">
          <w:rPr>
            <w:noProof/>
            <w:webHidden/>
          </w:rPr>
          <w:tab/>
        </w:r>
        <w:r w:rsidR="00340A37">
          <w:rPr>
            <w:noProof/>
            <w:webHidden/>
          </w:rPr>
          <w:fldChar w:fldCharType="begin"/>
        </w:r>
        <w:r w:rsidR="00340A37">
          <w:rPr>
            <w:noProof/>
            <w:webHidden/>
          </w:rPr>
          <w:instrText xml:space="preserve"> PAGEREF _Toc428265624 \h </w:instrText>
        </w:r>
        <w:r w:rsidR="00340A37">
          <w:rPr>
            <w:noProof/>
            <w:webHidden/>
          </w:rPr>
        </w:r>
        <w:r w:rsidR="00340A37">
          <w:rPr>
            <w:noProof/>
            <w:webHidden/>
          </w:rPr>
          <w:fldChar w:fldCharType="separate"/>
        </w:r>
        <w:r w:rsidR="00340A37">
          <w:rPr>
            <w:noProof/>
            <w:webHidden/>
          </w:rPr>
          <w:t>51</w:t>
        </w:r>
        <w:r w:rsidR="00340A37">
          <w:rPr>
            <w:noProof/>
            <w:webHidden/>
          </w:rPr>
          <w:fldChar w:fldCharType="end"/>
        </w:r>
      </w:hyperlink>
    </w:p>
    <w:p w14:paraId="48EFA905" w14:textId="77777777" w:rsidR="00340A37" w:rsidRDefault="009B28B7">
      <w:pPr>
        <w:pStyle w:val="Obsah2"/>
        <w:tabs>
          <w:tab w:val="left" w:pos="1540"/>
          <w:tab w:val="right" w:leader="dot" w:pos="9396"/>
        </w:tabs>
        <w:rPr>
          <w:rFonts w:asciiTheme="minorHAnsi" w:eastAsiaTheme="minorEastAsia" w:hAnsiTheme="minorHAnsi" w:cstheme="minorBidi"/>
          <w:noProof/>
          <w:sz w:val="22"/>
          <w:lang w:val="en-US"/>
        </w:rPr>
      </w:pPr>
      <w:hyperlink w:anchor="_Toc428265625" w:history="1">
        <w:r w:rsidR="00340A37" w:rsidRPr="00FD5871">
          <w:rPr>
            <w:rStyle w:val="Hypertextovodkaz"/>
            <w:noProof/>
          </w:rPr>
          <w:t>B.5</w:t>
        </w:r>
        <w:r w:rsidR="00340A37">
          <w:rPr>
            <w:rFonts w:asciiTheme="minorHAnsi" w:eastAsiaTheme="minorEastAsia" w:hAnsiTheme="minorHAnsi" w:cstheme="minorBidi"/>
            <w:noProof/>
            <w:sz w:val="22"/>
            <w:lang w:val="en-US"/>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25 \h </w:instrText>
        </w:r>
        <w:r w:rsidR="00340A37">
          <w:rPr>
            <w:noProof/>
            <w:webHidden/>
          </w:rPr>
        </w:r>
        <w:r w:rsidR="00340A37">
          <w:rPr>
            <w:noProof/>
            <w:webHidden/>
          </w:rPr>
          <w:fldChar w:fldCharType="separate"/>
        </w:r>
        <w:r w:rsidR="00340A37">
          <w:rPr>
            <w:noProof/>
            <w:webHidden/>
          </w:rPr>
          <w:t>54</w:t>
        </w:r>
        <w:r w:rsidR="00340A37">
          <w:rPr>
            <w:noProof/>
            <w:webHidden/>
          </w:rPr>
          <w:fldChar w:fldCharType="end"/>
        </w:r>
      </w:hyperlink>
    </w:p>
    <w:p w14:paraId="2D340B8B"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26" w:history="1">
        <w:r w:rsidR="00340A37" w:rsidRPr="00FD5871">
          <w:rPr>
            <w:rStyle w:val="Hypertextovodkaz"/>
            <w:noProof/>
          </w:rPr>
          <w:t>C</w:t>
        </w:r>
        <w:r w:rsidR="00340A37">
          <w:rPr>
            <w:rFonts w:asciiTheme="minorHAnsi" w:eastAsiaTheme="minorEastAsia" w:hAnsiTheme="minorHAnsi" w:cstheme="minorBidi"/>
            <w:noProof/>
            <w:sz w:val="22"/>
          </w:rPr>
          <w:tab/>
        </w:r>
        <w:r w:rsidR="00340A37" w:rsidRPr="00FD5871">
          <w:rPr>
            <w:rStyle w:val="Hypertextovodkaz"/>
            <w:noProof/>
          </w:rPr>
          <w:t>Distribution of open landscape carrion beetles (Coleoptera: Silphidae) in selected lowlands of the Czech Republic</w:t>
        </w:r>
        <w:r w:rsidR="00340A37">
          <w:rPr>
            <w:noProof/>
            <w:webHidden/>
          </w:rPr>
          <w:tab/>
        </w:r>
        <w:r w:rsidR="00340A37">
          <w:rPr>
            <w:noProof/>
            <w:webHidden/>
          </w:rPr>
          <w:fldChar w:fldCharType="begin"/>
        </w:r>
        <w:r w:rsidR="00340A37">
          <w:rPr>
            <w:noProof/>
            <w:webHidden/>
          </w:rPr>
          <w:instrText xml:space="preserve"> PAGEREF _Toc428265626 \h </w:instrText>
        </w:r>
        <w:r w:rsidR="00340A37">
          <w:rPr>
            <w:noProof/>
            <w:webHidden/>
          </w:rPr>
        </w:r>
        <w:r w:rsidR="00340A37">
          <w:rPr>
            <w:noProof/>
            <w:webHidden/>
          </w:rPr>
          <w:fldChar w:fldCharType="separate"/>
        </w:r>
        <w:r w:rsidR="00340A37">
          <w:rPr>
            <w:noProof/>
            <w:webHidden/>
          </w:rPr>
          <w:t>60</w:t>
        </w:r>
        <w:r w:rsidR="00340A37">
          <w:rPr>
            <w:noProof/>
            <w:webHidden/>
          </w:rPr>
          <w:fldChar w:fldCharType="end"/>
        </w:r>
      </w:hyperlink>
    </w:p>
    <w:p w14:paraId="40ABAE76"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27" w:history="1">
        <w:r w:rsidR="00340A37" w:rsidRPr="00FD5871">
          <w:rPr>
            <w:rStyle w:val="Hypertextovodkaz"/>
            <w:noProof/>
          </w:rPr>
          <w:t>C.1</w:t>
        </w:r>
        <w:r w:rsidR="00340A37">
          <w:rPr>
            <w:rFonts w:asciiTheme="minorHAnsi" w:eastAsiaTheme="minorEastAsia" w:hAnsiTheme="minorHAnsi" w:cstheme="minorBidi"/>
            <w:noProof/>
            <w:sz w:val="22"/>
            <w:lang w:val="en-US"/>
          </w:rPr>
          <w:tab/>
        </w:r>
        <w:r w:rsidR="00340A37" w:rsidRPr="00FD5871">
          <w:rPr>
            <w:rStyle w:val="Hypertextovodkaz"/>
            <w:noProof/>
          </w:rPr>
          <w:t>Úvod</w:t>
        </w:r>
        <w:r w:rsidR="00340A37">
          <w:rPr>
            <w:noProof/>
            <w:webHidden/>
          </w:rPr>
          <w:tab/>
        </w:r>
        <w:r w:rsidR="00340A37">
          <w:rPr>
            <w:noProof/>
            <w:webHidden/>
          </w:rPr>
          <w:fldChar w:fldCharType="begin"/>
        </w:r>
        <w:r w:rsidR="00340A37">
          <w:rPr>
            <w:noProof/>
            <w:webHidden/>
          </w:rPr>
          <w:instrText xml:space="preserve"> PAGEREF _Toc428265627 \h </w:instrText>
        </w:r>
        <w:r w:rsidR="00340A37">
          <w:rPr>
            <w:noProof/>
            <w:webHidden/>
          </w:rPr>
        </w:r>
        <w:r w:rsidR="00340A37">
          <w:rPr>
            <w:noProof/>
            <w:webHidden/>
          </w:rPr>
          <w:fldChar w:fldCharType="separate"/>
        </w:r>
        <w:r w:rsidR="00340A37">
          <w:rPr>
            <w:noProof/>
            <w:webHidden/>
          </w:rPr>
          <w:t>60</w:t>
        </w:r>
        <w:r w:rsidR="00340A37">
          <w:rPr>
            <w:noProof/>
            <w:webHidden/>
          </w:rPr>
          <w:fldChar w:fldCharType="end"/>
        </w:r>
      </w:hyperlink>
    </w:p>
    <w:p w14:paraId="1550ABFA"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28" w:history="1">
        <w:r w:rsidR="00340A37" w:rsidRPr="00FD5871">
          <w:rPr>
            <w:rStyle w:val="Hypertextovodkaz"/>
            <w:noProof/>
          </w:rPr>
          <w:t>C.2</w:t>
        </w:r>
        <w:r w:rsidR="00340A37">
          <w:rPr>
            <w:rFonts w:asciiTheme="minorHAnsi" w:eastAsiaTheme="minorEastAsia" w:hAnsiTheme="minorHAnsi" w:cstheme="minorBidi"/>
            <w:noProof/>
            <w:sz w:val="22"/>
            <w:lang w:val="en-US"/>
          </w:rPr>
          <w:tab/>
        </w:r>
        <w:r w:rsidR="00340A37" w:rsidRPr="00FD5871">
          <w:rPr>
            <w:rStyle w:val="Hypertextovodkaz"/>
            <w:noProof/>
          </w:rPr>
          <w:t>Materiál a metodika</w:t>
        </w:r>
        <w:r w:rsidR="00340A37">
          <w:rPr>
            <w:noProof/>
            <w:webHidden/>
          </w:rPr>
          <w:tab/>
        </w:r>
        <w:r w:rsidR="00340A37">
          <w:rPr>
            <w:noProof/>
            <w:webHidden/>
          </w:rPr>
          <w:fldChar w:fldCharType="begin"/>
        </w:r>
        <w:r w:rsidR="00340A37">
          <w:rPr>
            <w:noProof/>
            <w:webHidden/>
          </w:rPr>
          <w:instrText xml:space="preserve"> PAGEREF _Toc428265628 \h </w:instrText>
        </w:r>
        <w:r w:rsidR="00340A37">
          <w:rPr>
            <w:noProof/>
            <w:webHidden/>
          </w:rPr>
        </w:r>
        <w:r w:rsidR="00340A37">
          <w:rPr>
            <w:noProof/>
            <w:webHidden/>
          </w:rPr>
          <w:fldChar w:fldCharType="separate"/>
        </w:r>
        <w:r w:rsidR="00340A37">
          <w:rPr>
            <w:noProof/>
            <w:webHidden/>
          </w:rPr>
          <w:t>62</w:t>
        </w:r>
        <w:r w:rsidR="00340A37">
          <w:rPr>
            <w:noProof/>
            <w:webHidden/>
          </w:rPr>
          <w:fldChar w:fldCharType="end"/>
        </w:r>
      </w:hyperlink>
    </w:p>
    <w:p w14:paraId="52E257C2"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29" w:history="1">
        <w:r w:rsidR="00340A37" w:rsidRPr="00FD5871">
          <w:rPr>
            <w:rStyle w:val="Hypertextovodkaz"/>
            <w:noProof/>
          </w:rPr>
          <w:t>C.2.1 Termíny expozice zemních pastí</w:t>
        </w:r>
        <w:r w:rsidR="00340A37">
          <w:rPr>
            <w:noProof/>
            <w:webHidden/>
          </w:rPr>
          <w:tab/>
        </w:r>
        <w:r w:rsidR="00340A37">
          <w:rPr>
            <w:noProof/>
            <w:webHidden/>
          </w:rPr>
          <w:fldChar w:fldCharType="begin"/>
        </w:r>
        <w:r w:rsidR="00340A37">
          <w:rPr>
            <w:noProof/>
            <w:webHidden/>
          </w:rPr>
          <w:instrText xml:space="preserve"> PAGEREF _Toc428265629 \h </w:instrText>
        </w:r>
        <w:r w:rsidR="00340A37">
          <w:rPr>
            <w:noProof/>
            <w:webHidden/>
          </w:rPr>
        </w:r>
        <w:r w:rsidR="00340A37">
          <w:rPr>
            <w:noProof/>
            <w:webHidden/>
          </w:rPr>
          <w:fldChar w:fldCharType="separate"/>
        </w:r>
        <w:r w:rsidR="00340A37">
          <w:rPr>
            <w:noProof/>
            <w:webHidden/>
          </w:rPr>
          <w:t>62</w:t>
        </w:r>
        <w:r w:rsidR="00340A37">
          <w:rPr>
            <w:noProof/>
            <w:webHidden/>
          </w:rPr>
          <w:fldChar w:fldCharType="end"/>
        </w:r>
      </w:hyperlink>
    </w:p>
    <w:p w14:paraId="504D8152"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30" w:history="1">
        <w:r w:rsidR="00340A37" w:rsidRPr="00FD5871">
          <w:rPr>
            <w:rStyle w:val="Hypertextovodkaz"/>
            <w:noProof/>
          </w:rPr>
          <w:t>C.2.2 Popis lokalit</w:t>
        </w:r>
        <w:r w:rsidR="00340A37">
          <w:rPr>
            <w:noProof/>
            <w:webHidden/>
          </w:rPr>
          <w:tab/>
        </w:r>
        <w:r w:rsidR="00340A37">
          <w:rPr>
            <w:noProof/>
            <w:webHidden/>
          </w:rPr>
          <w:fldChar w:fldCharType="begin"/>
        </w:r>
        <w:r w:rsidR="00340A37">
          <w:rPr>
            <w:noProof/>
            <w:webHidden/>
          </w:rPr>
          <w:instrText xml:space="preserve"> PAGEREF _Toc428265630 \h </w:instrText>
        </w:r>
        <w:r w:rsidR="00340A37">
          <w:rPr>
            <w:noProof/>
            <w:webHidden/>
          </w:rPr>
        </w:r>
        <w:r w:rsidR="00340A37">
          <w:rPr>
            <w:noProof/>
            <w:webHidden/>
          </w:rPr>
          <w:fldChar w:fldCharType="separate"/>
        </w:r>
        <w:r w:rsidR="00340A37">
          <w:rPr>
            <w:noProof/>
            <w:webHidden/>
          </w:rPr>
          <w:t>63</w:t>
        </w:r>
        <w:r w:rsidR="00340A37">
          <w:rPr>
            <w:noProof/>
            <w:webHidden/>
          </w:rPr>
          <w:fldChar w:fldCharType="end"/>
        </w:r>
      </w:hyperlink>
    </w:p>
    <w:p w14:paraId="48670A72"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31" w:history="1">
        <w:r w:rsidR="00340A37" w:rsidRPr="00FD5871">
          <w:rPr>
            <w:rStyle w:val="Hypertextovodkaz"/>
            <w:noProof/>
          </w:rPr>
          <w:t>C.3</w:t>
        </w:r>
        <w:r w:rsidR="00340A37">
          <w:rPr>
            <w:rFonts w:asciiTheme="minorHAnsi" w:eastAsiaTheme="minorEastAsia" w:hAnsiTheme="minorHAnsi" w:cstheme="minorBidi"/>
            <w:noProof/>
            <w:sz w:val="22"/>
            <w:lang w:val="en-US"/>
          </w:rPr>
          <w:tab/>
        </w:r>
        <w:r w:rsidR="00340A37" w:rsidRPr="00FD5871">
          <w:rPr>
            <w:rStyle w:val="Hypertextovodkaz"/>
            <w:noProof/>
          </w:rPr>
          <w:t>Výsledky</w:t>
        </w:r>
        <w:r w:rsidR="00340A37">
          <w:rPr>
            <w:noProof/>
            <w:webHidden/>
          </w:rPr>
          <w:tab/>
        </w:r>
        <w:r w:rsidR="00340A37">
          <w:rPr>
            <w:noProof/>
            <w:webHidden/>
          </w:rPr>
          <w:fldChar w:fldCharType="begin"/>
        </w:r>
        <w:r w:rsidR="00340A37">
          <w:rPr>
            <w:noProof/>
            <w:webHidden/>
          </w:rPr>
          <w:instrText xml:space="preserve"> PAGEREF _Toc428265631 \h </w:instrText>
        </w:r>
        <w:r w:rsidR="00340A37">
          <w:rPr>
            <w:noProof/>
            <w:webHidden/>
          </w:rPr>
        </w:r>
        <w:r w:rsidR="00340A37">
          <w:rPr>
            <w:noProof/>
            <w:webHidden/>
          </w:rPr>
          <w:fldChar w:fldCharType="separate"/>
        </w:r>
        <w:r w:rsidR="00340A37">
          <w:rPr>
            <w:noProof/>
            <w:webHidden/>
          </w:rPr>
          <w:t>65</w:t>
        </w:r>
        <w:r w:rsidR="00340A37">
          <w:rPr>
            <w:noProof/>
            <w:webHidden/>
          </w:rPr>
          <w:fldChar w:fldCharType="end"/>
        </w:r>
      </w:hyperlink>
    </w:p>
    <w:p w14:paraId="34088138" w14:textId="77777777" w:rsidR="00340A37" w:rsidRDefault="009B28B7">
      <w:pPr>
        <w:pStyle w:val="Obsah3"/>
        <w:tabs>
          <w:tab w:val="right" w:leader="dot" w:pos="9396"/>
        </w:tabs>
        <w:rPr>
          <w:rFonts w:asciiTheme="minorHAnsi" w:eastAsiaTheme="minorEastAsia" w:hAnsiTheme="minorHAnsi" w:cstheme="minorBidi"/>
          <w:noProof/>
          <w:sz w:val="22"/>
        </w:rPr>
      </w:pPr>
      <w:hyperlink w:anchor="_Toc428265632" w:history="1">
        <w:r w:rsidR="00340A37" w:rsidRPr="00FD5871">
          <w:rPr>
            <w:rStyle w:val="Hypertextovodkaz"/>
            <w:noProof/>
          </w:rPr>
          <w:t>C.3.1 Seznam nálezů a komentáře k jednotlivým druhům</w:t>
        </w:r>
        <w:r w:rsidR="00340A37">
          <w:rPr>
            <w:noProof/>
            <w:webHidden/>
          </w:rPr>
          <w:tab/>
        </w:r>
        <w:r w:rsidR="00340A37">
          <w:rPr>
            <w:noProof/>
            <w:webHidden/>
          </w:rPr>
          <w:fldChar w:fldCharType="begin"/>
        </w:r>
        <w:r w:rsidR="00340A37">
          <w:rPr>
            <w:noProof/>
            <w:webHidden/>
          </w:rPr>
          <w:instrText xml:space="preserve"> PAGEREF _Toc428265632 \h </w:instrText>
        </w:r>
        <w:r w:rsidR="00340A37">
          <w:rPr>
            <w:noProof/>
            <w:webHidden/>
          </w:rPr>
        </w:r>
        <w:r w:rsidR="00340A37">
          <w:rPr>
            <w:noProof/>
            <w:webHidden/>
          </w:rPr>
          <w:fldChar w:fldCharType="separate"/>
        </w:r>
        <w:r w:rsidR="00340A37">
          <w:rPr>
            <w:noProof/>
            <w:webHidden/>
          </w:rPr>
          <w:t>66</w:t>
        </w:r>
        <w:r w:rsidR="00340A37">
          <w:rPr>
            <w:noProof/>
            <w:webHidden/>
          </w:rPr>
          <w:fldChar w:fldCharType="end"/>
        </w:r>
      </w:hyperlink>
    </w:p>
    <w:p w14:paraId="455217F6"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33" w:history="1">
        <w:r w:rsidR="00340A37" w:rsidRPr="00FD5871">
          <w:rPr>
            <w:rStyle w:val="Hypertextovodkaz"/>
            <w:noProof/>
          </w:rPr>
          <w:t>C.4</w:t>
        </w:r>
        <w:r w:rsidR="00340A37">
          <w:rPr>
            <w:rFonts w:asciiTheme="minorHAnsi" w:eastAsiaTheme="minorEastAsia" w:hAnsiTheme="minorHAnsi" w:cstheme="minorBidi"/>
            <w:noProof/>
            <w:sz w:val="22"/>
            <w:lang w:val="en-US"/>
          </w:rPr>
          <w:tab/>
        </w:r>
        <w:r w:rsidR="00340A37" w:rsidRPr="00FD5871">
          <w:rPr>
            <w:rStyle w:val="Hypertextovodkaz"/>
            <w:noProof/>
          </w:rPr>
          <w:t>Diskuse</w:t>
        </w:r>
        <w:r w:rsidR="00340A37">
          <w:rPr>
            <w:noProof/>
            <w:webHidden/>
          </w:rPr>
          <w:tab/>
        </w:r>
        <w:r w:rsidR="00340A37">
          <w:rPr>
            <w:noProof/>
            <w:webHidden/>
          </w:rPr>
          <w:fldChar w:fldCharType="begin"/>
        </w:r>
        <w:r w:rsidR="00340A37">
          <w:rPr>
            <w:noProof/>
            <w:webHidden/>
          </w:rPr>
          <w:instrText xml:space="preserve"> PAGEREF _Toc428265633 \h </w:instrText>
        </w:r>
        <w:r w:rsidR="00340A37">
          <w:rPr>
            <w:noProof/>
            <w:webHidden/>
          </w:rPr>
        </w:r>
        <w:r w:rsidR="00340A37">
          <w:rPr>
            <w:noProof/>
            <w:webHidden/>
          </w:rPr>
          <w:fldChar w:fldCharType="separate"/>
        </w:r>
        <w:r w:rsidR="00340A37">
          <w:rPr>
            <w:noProof/>
            <w:webHidden/>
          </w:rPr>
          <w:t>79</w:t>
        </w:r>
        <w:r w:rsidR="00340A37">
          <w:rPr>
            <w:noProof/>
            <w:webHidden/>
          </w:rPr>
          <w:fldChar w:fldCharType="end"/>
        </w:r>
      </w:hyperlink>
    </w:p>
    <w:p w14:paraId="796E114E"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34" w:history="1">
        <w:r w:rsidR="00340A37" w:rsidRPr="00FD5871">
          <w:rPr>
            <w:rStyle w:val="Hypertextovodkaz"/>
            <w:noProof/>
          </w:rPr>
          <w:t>C.5</w:t>
        </w:r>
        <w:r w:rsidR="00340A37">
          <w:rPr>
            <w:rFonts w:asciiTheme="minorHAnsi" w:eastAsiaTheme="minorEastAsia" w:hAnsiTheme="minorHAnsi" w:cstheme="minorBidi"/>
            <w:noProof/>
            <w:sz w:val="22"/>
            <w:lang w:val="en-US"/>
          </w:rPr>
          <w:tab/>
        </w:r>
        <w:r w:rsidR="00340A37" w:rsidRPr="00FD5871">
          <w:rPr>
            <w:rStyle w:val="Hypertextovodkaz"/>
            <w:noProof/>
          </w:rPr>
          <w:t>Použitá literatura</w:t>
        </w:r>
        <w:r w:rsidR="00340A37">
          <w:rPr>
            <w:noProof/>
            <w:webHidden/>
          </w:rPr>
          <w:tab/>
        </w:r>
        <w:r w:rsidR="00340A37">
          <w:rPr>
            <w:noProof/>
            <w:webHidden/>
          </w:rPr>
          <w:fldChar w:fldCharType="begin"/>
        </w:r>
        <w:r w:rsidR="00340A37">
          <w:rPr>
            <w:noProof/>
            <w:webHidden/>
          </w:rPr>
          <w:instrText xml:space="preserve"> PAGEREF _Toc428265634 \h </w:instrText>
        </w:r>
        <w:r w:rsidR="00340A37">
          <w:rPr>
            <w:noProof/>
            <w:webHidden/>
          </w:rPr>
        </w:r>
        <w:r w:rsidR="00340A37">
          <w:rPr>
            <w:noProof/>
            <w:webHidden/>
          </w:rPr>
          <w:fldChar w:fldCharType="separate"/>
        </w:r>
        <w:r w:rsidR="00340A37">
          <w:rPr>
            <w:noProof/>
            <w:webHidden/>
          </w:rPr>
          <w:t>80</w:t>
        </w:r>
        <w:r w:rsidR="00340A37">
          <w:rPr>
            <w:noProof/>
            <w:webHidden/>
          </w:rPr>
          <w:fldChar w:fldCharType="end"/>
        </w:r>
      </w:hyperlink>
    </w:p>
    <w:p w14:paraId="0E9ACE7B" w14:textId="77777777" w:rsidR="00340A37" w:rsidRDefault="009B28B7">
      <w:pPr>
        <w:pStyle w:val="Obsah2"/>
        <w:tabs>
          <w:tab w:val="left" w:pos="1320"/>
          <w:tab w:val="right" w:leader="dot" w:pos="9396"/>
        </w:tabs>
        <w:rPr>
          <w:rFonts w:asciiTheme="minorHAnsi" w:eastAsiaTheme="minorEastAsia" w:hAnsiTheme="minorHAnsi" w:cstheme="minorBidi"/>
          <w:noProof/>
          <w:sz w:val="22"/>
          <w:lang w:val="en-US"/>
        </w:rPr>
      </w:pPr>
      <w:hyperlink w:anchor="_Toc428265635" w:history="1">
        <w:r w:rsidR="00340A37" w:rsidRPr="00FD5871">
          <w:rPr>
            <w:rStyle w:val="Hypertextovodkaz"/>
            <w:noProof/>
            <w:lang w:eastAsia="ja-JP"/>
          </w:rPr>
          <w:t>C.6</w:t>
        </w:r>
        <w:r w:rsidR="00340A37">
          <w:rPr>
            <w:rFonts w:asciiTheme="minorHAnsi" w:eastAsiaTheme="minorEastAsia" w:hAnsiTheme="minorHAnsi" w:cstheme="minorBidi"/>
            <w:noProof/>
            <w:sz w:val="22"/>
            <w:lang w:val="en-US"/>
          </w:rPr>
          <w:tab/>
        </w:r>
        <w:r w:rsidR="00340A37" w:rsidRPr="00FD5871">
          <w:rPr>
            <w:rStyle w:val="Hypertextovodkaz"/>
            <w:noProof/>
            <w:lang w:eastAsia="ja-JP"/>
          </w:rPr>
          <w:t>English summary</w:t>
        </w:r>
        <w:r w:rsidR="00340A37">
          <w:rPr>
            <w:noProof/>
            <w:webHidden/>
          </w:rPr>
          <w:tab/>
        </w:r>
        <w:r w:rsidR="00340A37">
          <w:rPr>
            <w:noProof/>
            <w:webHidden/>
          </w:rPr>
          <w:fldChar w:fldCharType="begin"/>
        </w:r>
        <w:r w:rsidR="00340A37">
          <w:rPr>
            <w:noProof/>
            <w:webHidden/>
          </w:rPr>
          <w:instrText xml:space="preserve"> PAGEREF _Toc428265635 \h </w:instrText>
        </w:r>
        <w:r w:rsidR="00340A37">
          <w:rPr>
            <w:noProof/>
            <w:webHidden/>
          </w:rPr>
        </w:r>
        <w:r w:rsidR="00340A37">
          <w:rPr>
            <w:noProof/>
            <w:webHidden/>
          </w:rPr>
          <w:fldChar w:fldCharType="separate"/>
        </w:r>
        <w:r w:rsidR="00340A37">
          <w:rPr>
            <w:noProof/>
            <w:webHidden/>
          </w:rPr>
          <w:t>85</w:t>
        </w:r>
        <w:r w:rsidR="00340A37">
          <w:rPr>
            <w:noProof/>
            <w:webHidden/>
          </w:rPr>
          <w:fldChar w:fldCharType="end"/>
        </w:r>
      </w:hyperlink>
    </w:p>
    <w:p w14:paraId="63F002F2"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36" w:history="1">
        <w:r w:rsidR="00340A37" w:rsidRPr="00FD5871">
          <w:rPr>
            <w:rStyle w:val="Hypertextovodkaz"/>
            <w:noProof/>
          </w:rPr>
          <w:t>4.</w:t>
        </w:r>
        <w:r w:rsidR="00340A37">
          <w:rPr>
            <w:rFonts w:asciiTheme="minorHAnsi" w:eastAsiaTheme="minorEastAsia" w:hAnsiTheme="minorHAnsi" w:cstheme="minorBidi"/>
            <w:noProof/>
            <w:sz w:val="22"/>
          </w:rPr>
          <w:tab/>
        </w:r>
        <w:r w:rsidR="00340A37" w:rsidRPr="00FD5871">
          <w:rPr>
            <w:rStyle w:val="Hypertextovodkaz"/>
            <w:noProof/>
          </w:rPr>
          <w:t>Principal conclusions of the thesis</w:t>
        </w:r>
        <w:r w:rsidR="00340A37">
          <w:rPr>
            <w:noProof/>
            <w:webHidden/>
          </w:rPr>
          <w:tab/>
        </w:r>
        <w:r w:rsidR="00340A37">
          <w:rPr>
            <w:noProof/>
            <w:webHidden/>
          </w:rPr>
          <w:fldChar w:fldCharType="begin"/>
        </w:r>
        <w:r w:rsidR="00340A37">
          <w:rPr>
            <w:noProof/>
            <w:webHidden/>
          </w:rPr>
          <w:instrText xml:space="preserve"> PAGEREF _Toc428265636 \h </w:instrText>
        </w:r>
        <w:r w:rsidR="00340A37">
          <w:rPr>
            <w:noProof/>
            <w:webHidden/>
          </w:rPr>
        </w:r>
        <w:r w:rsidR="00340A37">
          <w:rPr>
            <w:noProof/>
            <w:webHidden/>
          </w:rPr>
          <w:fldChar w:fldCharType="separate"/>
        </w:r>
        <w:r w:rsidR="00340A37">
          <w:rPr>
            <w:noProof/>
            <w:webHidden/>
          </w:rPr>
          <w:t>89</w:t>
        </w:r>
        <w:r w:rsidR="00340A37">
          <w:rPr>
            <w:noProof/>
            <w:webHidden/>
          </w:rPr>
          <w:fldChar w:fldCharType="end"/>
        </w:r>
      </w:hyperlink>
    </w:p>
    <w:p w14:paraId="09ADFBF2" w14:textId="77777777" w:rsidR="00340A37" w:rsidRDefault="009B28B7">
      <w:pPr>
        <w:pStyle w:val="Obsah1"/>
        <w:tabs>
          <w:tab w:val="left" w:pos="1100"/>
          <w:tab w:val="right" w:leader="dot" w:pos="9396"/>
        </w:tabs>
        <w:rPr>
          <w:rFonts w:asciiTheme="minorHAnsi" w:eastAsiaTheme="minorEastAsia" w:hAnsiTheme="minorHAnsi" w:cstheme="minorBidi"/>
          <w:noProof/>
          <w:sz w:val="22"/>
        </w:rPr>
      </w:pPr>
      <w:hyperlink w:anchor="_Toc428265637" w:history="1">
        <w:r w:rsidR="00340A37" w:rsidRPr="00FD5871">
          <w:rPr>
            <w:rStyle w:val="Hypertextovodkaz"/>
            <w:noProof/>
          </w:rPr>
          <w:t>5.</w:t>
        </w:r>
        <w:r w:rsidR="00340A37">
          <w:rPr>
            <w:rFonts w:asciiTheme="minorHAnsi" w:eastAsiaTheme="minorEastAsia" w:hAnsiTheme="minorHAnsi" w:cstheme="minorBidi"/>
            <w:noProof/>
            <w:sz w:val="22"/>
          </w:rPr>
          <w:tab/>
        </w:r>
        <w:r w:rsidR="00340A37" w:rsidRPr="00FD5871">
          <w:rPr>
            <w:rStyle w:val="Hypertextovodkaz"/>
            <w:noProof/>
          </w:rPr>
          <w:t>References</w:t>
        </w:r>
        <w:r w:rsidR="00340A37">
          <w:rPr>
            <w:noProof/>
            <w:webHidden/>
          </w:rPr>
          <w:tab/>
        </w:r>
        <w:r w:rsidR="00340A37">
          <w:rPr>
            <w:noProof/>
            <w:webHidden/>
          </w:rPr>
          <w:fldChar w:fldCharType="begin"/>
        </w:r>
        <w:r w:rsidR="00340A37">
          <w:rPr>
            <w:noProof/>
            <w:webHidden/>
          </w:rPr>
          <w:instrText xml:space="preserve"> PAGEREF _Toc428265637 \h </w:instrText>
        </w:r>
        <w:r w:rsidR="00340A37">
          <w:rPr>
            <w:noProof/>
            <w:webHidden/>
          </w:rPr>
        </w:r>
        <w:r w:rsidR="00340A37">
          <w:rPr>
            <w:noProof/>
            <w:webHidden/>
          </w:rPr>
          <w:fldChar w:fldCharType="separate"/>
        </w:r>
        <w:r w:rsidR="00340A37">
          <w:rPr>
            <w:noProof/>
            <w:webHidden/>
          </w:rPr>
          <w:t>90</w:t>
        </w:r>
        <w:r w:rsidR="00340A37">
          <w:rPr>
            <w:noProof/>
            <w:webHidden/>
          </w:rPr>
          <w:fldChar w:fldCharType="end"/>
        </w:r>
      </w:hyperlink>
    </w:p>
    <w:p w14:paraId="2483BA94" w14:textId="77777777" w:rsidR="00201100" w:rsidRPr="005340EE" w:rsidRDefault="00A30B5D" w:rsidP="00425C2A">
      <w:pPr>
        <w:ind w:firstLine="0"/>
      </w:pPr>
      <w:r w:rsidRPr="005340EE">
        <w:fldChar w:fldCharType="end"/>
      </w:r>
    </w:p>
    <w:p w14:paraId="6C99745D" w14:textId="77777777" w:rsidR="008538C6" w:rsidRPr="005340EE" w:rsidRDefault="008538C6" w:rsidP="00425C2A">
      <w:pPr>
        <w:pStyle w:val="Nadpis1"/>
        <w:numPr>
          <w:ilvl w:val="0"/>
          <w:numId w:val="4"/>
        </w:numPr>
        <w:ind w:firstLine="0"/>
        <w:sectPr w:rsidR="008538C6" w:rsidRPr="005340EE" w:rsidSect="00D51BE7">
          <w:headerReference w:type="default" r:id="rId11"/>
          <w:pgSz w:w="12240" w:h="15840"/>
          <w:pgMar w:top="1417" w:right="1417" w:bottom="1417" w:left="1417" w:header="708" w:footer="708" w:gutter="0"/>
          <w:cols w:space="708"/>
          <w:docGrid w:linePitch="360"/>
        </w:sectPr>
      </w:pPr>
    </w:p>
    <w:p w14:paraId="56120141" w14:textId="77777777" w:rsidR="006B68DC" w:rsidRPr="005340EE" w:rsidRDefault="006B68DC" w:rsidP="00425C2A">
      <w:pPr>
        <w:pStyle w:val="Nadpis1"/>
        <w:numPr>
          <w:ilvl w:val="0"/>
          <w:numId w:val="4"/>
        </w:numPr>
        <w:ind w:firstLine="0"/>
      </w:pPr>
      <w:bookmarkStart w:id="5" w:name="_Toc428265608"/>
      <w:r w:rsidRPr="005340EE">
        <w:lastRenderedPageBreak/>
        <w:t>Introduction</w:t>
      </w:r>
      <w:bookmarkEnd w:id="5"/>
    </w:p>
    <w:p w14:paraId="0BC702FE" w14:textId="44F98DB7" w:rsidR="00517484" w:rsidRPr="005340EE" w:rsidRDefault="003E6807" w:rsidP="00425C2A">
      <w:pPr>
        <w:ind w:firstLine="0"/>
      </w:pPr>
      <w:r>
        <w:t>Study</w:t>
      </w:r>
      <w:r w:rsidR="00D121CD" w:rsidRPr="005340EE">
        <w:t xml:space="preserve"> of ecological and evolutional strategies of necrophagous beetles is important for </w:t>
      </w:r>
      <w:r>
        <w:t xml:space="preserve">general </w:t>
      </w:r>
      <w:r w:rsidR="00D121CD" w:rsidRPr="005340EE">
        <w:t>understanding of direct and indirect interactions on carrions</w:t>
      </w:r>
      <w:r w:rsidR="00507E20" w:rsidRPr="005340EE">
        <w:t xml:space="preserve"> </w:t>
      </w:r>
      <w:r w:rsidR="00A30B5D"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A30B5D"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A30B5D" w:rsidRPr="005340EE">
        <w:fldChar w:fldCharType="end"/>
      </w:r>
      <w:r w:rsidR="00D121CD" w:rsidRPr="005340EE">
        <w:t>. This knowledge could be</w:t>
      </w:r>
      <w:r w:rsidR="005340EE">
        <w:t xml:space="preserve"> </w:t>
      </w:r>
      <w:r w:rsidR="00D121CD" w:rsidRPr="005340EE">
        <w:t>useful in answering questions in forensic entomology or nature protection</w:t>
      </w:r>
      <w:r w:rsidR="00F3543B" w:rsidRPr="005340EE">
        <w:t xml:space="preserve"> like for example</w:t>
      </w:r>
      <w:r w:rsidR="00A569CC" w:rsidRPr="005340EE">
        <w:t xml:space="preserve"> </w:t>
      </w:r>
      <w:r w:rsidR="00A30B5D"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A30B5D"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A30B5D" w:rsidRPr="005340EE">
        <w:fldChar w:fldCharType="end"/>
      </w:r>
      <w:r w:rsidR="00D121CD"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14:paraId="6CCA7EB9" w14:textId="77777777" w:rsidR="00F3543B" w:rsidRDefault="00F3543B" w:rsidP="00425C2A">
      <w:pPr>
        <w:ind w:firstLine="0"/>
      </w:pPr>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14:paraId="2F6C5EBE" w14:textId="77777777" w:rsidR="00E06F8A" w:rsidRDefault="000D50CB" w:rsidP="00425C2A">
      <w:pPr>
        <w:ind w:firstLine="0"/>
      </w:pPr>
      <w:r>
        <w:t>We identif</w:t>
      </w:r>
      <w:r w:rsidR="00E06F8A">
        <w:t>ied</w:t>
      </w:r>
      <w:r>
        <w:t xml:space="preserve"> several topics, which </w:t>
      </w:r>
      <w:r w:rsidR="002C3B90">
        <w:t>were</w:t>
      </w:r>
      <w:r>
        <w:t xml:space="preserve"> </w:t>
      </w:r>
      <w:r w:rsidR="00240786">
        <w:t xml:space="preserve">not well covered by </w:t>
      </w:r>
      <w:r>
        <w:t>literature</w:t>
      </w:r>
      <w:r w:rsidR="00240786">
        <w:t xml:space="preserve"> and research</w:t>
      </w:r>
      <w:r w:rsidR="00E06F8A">
        <w:t xml:space="preserve"> and the deeper understanding of them would greatly benefit</w:t>
      </w:r>
      <w:r w:rsidR="007F65D3">
        <w:t xml:space="preserve"> applied sciences like forensic entomology or na</w:t>
      </w:r>
      <w:r w:rsidR="00AF1439">
        <w:t>ture protection</w:t>
      </w:r>
      <w:r>
        <w:t xml:space="preserve">. </w:t>
      </w:r>
    </w:p>
    <w:p w14:paraId="6B7B6946" w14:textId="77777777" w:rsidR="000D50CB" w:rsidRDefault="00E06F8A" w:rsidP="00425C2A">
      <w:pPr>
        <w:ind w:firstLine="0"/>
      </w:pPr>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14:paraId="7882A2DB" w14:textId="77777777" w:rsidR="00950841" w:rsidRDefault="00E2033A" w:rsidP="00425C2A">
      <w:pPr>
        <w:ind w:firstLine="0"/>
      </w:pPr>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14:paraId="46AE9249" w14:textId="77777777" w:rsidR="00891B26" w:rsidRDefault="00891B26" w:rsidP="00425C2A">
      <w:pPr>
        <w:ind w:firstLine="0"/>
      </w:pPr>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14:paraId="322ED58F" w14:textId="77777777" w:rsidR="00E2033A" w:rsidRPr="005340EE" w:rsidRDefault="00E2033A" w:rsidP="00425C2A">
      <w:pPr>
        <w:ind w:firstLine="0"/>
      </w:pPr>
    </w:p>
    <w:p w14:paraId="49C39D06" w14:textId="77777777" w:rsidR="00506BCE" w:rsidRPr="005340EE" w:rsidRDefault="00506BCE" w:rsidP="00425C2A">
      <w:pPr>
        <w:ind w:firstLine="0"/>
        <w:sectPr w:rsidR="00506BCE" w:rsidRPr="005340EE" w:rsidSect="00D51BE7">
          <w:headerReference w:type="default" r:id="rId12"/>
          <w:pgSz w:w="12240" w:h="15840"/>
          <w:pgMar w:top="1417" w:right="1417" w:bottom="1417" w:left="1417" w:header="708" w:footer="708" w:gutter="0"/>
          <w:cols w:space="708"/>
          <w:docGrid w:linePitch="360"/>
        </w:sectPr>
      </w:pPr>
    </w:p>
    <w:p w14:paraId="706BD35B" w14:textId="77777777" w:rsidR="00517484" w:rsidRPr="005340EE" w:rsidRDefault="00506BCE" w:rsidP="00425C2A">
      <w:pPr>
        <w:pStyle w:val="Nadpis1"/>
        <w:numPr>
          <w:ilvl w:val="0"/>
          <w:numId w:val="4"/>
        </w:numPr>
        <w:ind w:firstLine="0"/>
      </w:pPr>
      <w:bookmarkStart w:id="6" w:name="_Toc428265609"/>
      <w:r w:rsidRPr="005340EE">
        <w:lastRenderedPageBreak/>
        <w:t>Literature review</w:t>
      </w:r>
      <w:bookmarkEnd w:id="6"/>
    </w:p>
    <w:p w14:paraId="739844A3" w14:textId="77777777" w:rsidR="001F76B4" w:rsidRDefault="001F76B4" w:rsidP="00425C2A">
      <w:pPr>
        <w:ind w:firstLine="0"/>
      </w:pPr>
    </w:p>
    <w:p w14:paraId="338E27B6" w14:textId="77777777" w:rsidR="003D5F62" w:rsidRDefault="003D5F62" w:rsidP="00425C2A">
      <w:pPr>
        <w:ind w:firstLine="0"/>
      </w:pPr>
      <w:r>
        <w:t>necrophagy and necrophages</w:t>
      </w:r>
    </w:p>
    <w:p w14:paraId="6F964CC0" w14:textId="77777777" w:rsidR="00AA1117" w:rsidRDefault="00AA1117" w:rsidP="00425C2A">
      <w:pPr>
        <w:ind w:firstLine="0"/>
      </w:pPr>
      <w:r>
        <w:t>who is and who is not a necrophage</w:t>
      </w:r>
    </w:p>
    <w:p w14:paraId="740B6792" w14:textId="77777777" w:rsidR="00AA1117" w:rsidRDefault="00AA1117" w:rsidP="00425C2A">
      <w:pPr>
        <w:ind w:firstLine="0"/>
      </w:pPr>
      <w:r>
        <w:t>how the</w:t>
      </w:r>
      <w:r w:rsidR="00F94A55">
        <w:t>y found carrion</w:t>
      </w:r>
      <w:r>
        <w:t xml:space="preserve"> (smell and why </w:t>
      </w:r>
      <w:r w:rsidR="004A799D">
        <w:t>carrion beetles without wings are probably predators)</w:t>
      </w:r>
    </w:p>
    <w:p w14:paraId="749135C3" w14:textId="77777777" w:rsidR="004A799D" w:rsidRDefault="00783B00" w:rsidP="00425C2A">
      <w:pPr>
        <w:ind w:firstLine="0"/>
      </w:pPr>
      <w:r>
        <w:t xml:space="preserve">why to use beetles in forensic entomology – midgey, ridgeway and also Centeno et al 2002 (beetles are especially useful when Diptera have not or could not been sampled). crossvalidation is also interesting idea... try to search the right source for it or put it to Hana Šulakova pers. comm. </w:t>
      </w:r>
    </w:p>
    <w:p w14:paraId="01C85F12" w14:textId="77777777" w:rsidR="00126BD3" w:rsidRDefault="00126BD3" w:rsidP="00425C2A">
      <w:pPr>
        <w:ind w:firstLine="0"/>
      </w:pPr>
      <w:r>
        <w:t xml:space="preserve">Carcass of an animal or human is a rich source of food for many animals and the fauna of arthropods is very diverse. </w:t>
      </w:r>
    </w:p>
    <w:p w14:paraId="7EF3F84C" w14:textId="77777777" w:rsidR="00E23B3B" w:rsidRPr="005340EE" w:rsidRDefault="00203AC6" w:rsidP="00425C2A">
      <w:pPr>
        <w:ind w:firstLine="0"/>
      </w:pPr>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14:paraId="708975BE" w14:textId="77777777" w:rsidR="00E23B3B" w:rsidRDefault="00E23B3B" w:rsidP="00425C2A">
      <w:pPr>
        <w:ind w:firstLine="0"/>
      </w:pPr>
      <w:r w:rsidRPr="005340EE">
        <w:t>stages of decomposition</w:t>
      </w:r>
      <w:r w:rsidR="00FC06F6">
        <w:t xml:space="preserve"> and their dependance on environmental conditions.</w:t>
      </w:r>
    </w:p>
    <w:p w14:paraId="6476EDC9" w14:textId="77777777" w:rsidR="00E31D88" w:rsidRPr="005340EE" w:rsidRDefault="00E31D88" w:rsidP="00425C2A">
      <w:pPr>
        <w:ind w:firstLine="0"/>
      </w:pPr>
      <w:r>
        <w:t>different smell of decomposition stages and probably also as sign of different species composition</w:t>
      </w:r>
    </w:p>
    <w:p w14:paraId="418D2A49" w14:textId="77777777" w:rsidR="00E23B3B" w:rsidRDefault="00E23B3B" w:rsidP="00425C2A">
      <w:pPr>
        <w:ind w:firstLine="0"/>
      </w:pPr>
      <w:r w:rsidRPr="005340EE">
        <w:t>beetles in forensic entomology</w:t>
      </w:r>
    </w:p>
    <w:p w14:paraId="5F9C0C6F" w14:textId="77777777" w:rsidR="00924687" w:rsidRPr="005340EE" w:rsidRDefault="00924687" w:rsidP="00425C2A">
      <w:pPr>
        <w:ind w:firstLine="0"/>
      </w:pPr>
      <w:r>
        <w:t>Trophic roles of scavenger beetles in relation to decomposition an</w:t>
      </w:r>
      <w:r w:rsidR="003D3906">
        <w:t>d</w:t>
      </w:r>
      <w:r>
        <w:t>... Zanetti 2015</w:t>
      </w:r>
    </w:p>
    <w:p w14:paraId="0095D6F8" w14:textId="77777777" w:rsidR="00E23B3B" w:rsidRPr="005340EE" w:rsidRDefault="00E23B3B" w:rsidP="00425C2A">
      <w:pPr>
        <w:ind w:firstLine="0"/>
      </w:pPr>
      <w:r w:rsidRPr="005340EE">
        <w:t>estimation of PMI</w:t>
      </w:r>
    </w:p>
    <w:p w14:paraId="0F649701" w14:textId="77777777" w:rsidR="00E23B3B" w:rsidRPr="005340EE" w:rsidRDefault="00E23B3B" w:rsidP="00425C2A">
      <w:pPr>
        <w:ind w:firstLine="0"/>
      </w:pPr>
      <w:r w:rsidRPr="005340EE">
        <w:t>thermal summation models</w:t>
      </w:r>
    </w:p>
    <w:p w14:paraId="2101A99A" w14:textId="77777777" w:rsidR="00E23B3B" w:rsidRDefault="00E23B3B" w:rsidP="00425C2A">
      <w:pPr>
        <w:ind w:firstLine="0"/>
      </w:pPr>
      <w:r w:rsidRPr="005340EE">
        <w:t>silphidae – taxonomy, geographical distribution, ecology</w:t>
      </w:r>
    </w:p>
    <w:p w14:paraId="57D44CAD" w14:textId="77777777" w:rsidR="003D3906" w:rsidRPr="005340EE" w:rsidRDefault="003D3906" w:rsidP="00425C2A">
      <w:pPr>
        <w:ind w:firstLine="0"/>
      </w:pPr>
      <w:r>
        <w:t>review about forensic usage of carrion beetles could be useful for this review as place to start and proceed.</w:t>
      </w:r>
    </w:p>
    <w:p w14:paraId="068E753C" w14:textId="77777777" w:rsidR="00E23B3B" w:rsidRPr="005340EE" w:rsidRDefault="00E23B3B" w:rsidP="00425C2A">
      <w:pPr>
        <w:ind w:firstLine="0"/>
      </w:pPr>
      <w:r w:rsidRPr="005340EE">
        <w:lastRenderedPageBreak/>
        <w:t>Leiodidae – taxonomy, geographical distribution, ecology</w:t>
      </w:r>
    </w:p>
    <w:p w14:paraId="22343BA4" w14:textId="77777777" w:rsidR="00506BCE" w:rsidRPr="005340EE" w:rsidRDefault="000A0A9C" w:rsidP="00425C2A">
      <w:pPr>
        <w:ind w:firstLine="0"/>
      </w:pPr>
      <w:r w:rsidRPr="005340EE">
        <w:t>carrion as microhabitat</w:t>
      </w:r>
    </w:p>
    <w:p w14:paraId="48E0C8F0" w14:textId="77777777" w:rsidR="00EC32D3" w:rsidRPr="005340EE" w:rsidRDefault="00EC32D3" w:rsidP="00425C2A">
      <w:pPr>
        <w:ind w:firstLine="0"/>
      </w:pPr>
      <w:r w:rsidRPr="005340EE">
        <w:t>rol</w:t>
      </w:r>
      <w:r w:rsidR="00CA7CE8" w:rsidRPr="005340EE">
        <w:t xml:space="preserve">e of beetles as decompositors </w:t>
      </w:r>
    </w:p>
    <w:p w14:paraId="7289682A" w14:textId="77777777" w:rsidR="000A0A9C" w:rsidRPr="005340EE" w:rsidRDefault="000A0A9C" w:rsidP="00425C2A">
      <w:pPr>
        <w:ind w:firstLine="0"/>
      </w:pPr>
      <w:r w:rsidRPr="005340EE">
        <w:t>species composition</w:t>
      </w:r>
    </w:p>
    <w:p w14:paraId="1C6E1051" w14:textId="77777777" w:rsidR="00B9288F" w:rsidRDefault="00B9288F" w:rsidP="00425C2A">
      <w:pPr>
        <w:ind w:firstLine="0"/>
      </w:pPr>
      <w:r>
        <w:t>competition</w:t>
      </w:r>
    </w:p>
    <w:p w14:paraId="4574AD0C" w14:textId="77777777" w:rsidR="00783B00" w:rsidRDefault="00783B00" w:rsidP="00425C2A">
      <w:pPr>
        <w:ind w:firstLine="0"/>
      </w:pPr>
      <w:r>
        <w:t>go to advances in forensic entomology for ideas what to incorporate into review...</w:t>
      </w:r>
    </w:p>
    <w:p w14:paraId="281F72FD" w14:textId="77777777" w:rsidR="00783B00" w:rsidRDefault="000F199E" w:rsidP="00425C2A">
      <w:pPr>
        <w:ind w:firstLine="0"/>
      </w:pPr>
      <w:r>
        <w:t>put together estimation of PMI and PMS or whatever described by Matuszewski. This could be interesting topic to talk about....</w:t>
      </w:r>
    </w:p>
    <w:p w14:paraId="598B0E47" w14:textId="77777777" w:rsidR="00783B00" w:rsidRDefault="00783B00" w:rsidP="00425C2A">
      <w:pPr>
        <w:ind w:firstLine="0"/>
      </w:pPr>
      <w:r>
        <w:t>Flow is super important and I have to strive towards topics that I covered and which should be the research questioned answered– distribution of carrion beetles, their ecology, taxonomy of cholevinae and their developmental parameters.</w:t>
      </w:r>
    </w:p>
    <w:p w14:paraId="46AFA6BD" w14:textId="77777777" w:rsidR="00B9288F" w:rsidRDefault="00B9288F" w:rsidP="00425C2A">
      <w:pPr>
        <w:ind w:firstLine="0"/>
      </w:pPr>
    </w:p>
    <w:p w14:paraId="5B9C7E8B" w14:textId="77777777" w:rsidR="00B9288F" w:rsidRDefault="00B9288F" w:rsidP="00425C2A">
      <w:pPr>
        <w:ind w:firstLine="0"/>
      </w:pPr>
    </w:p>
    <w:p w14:paraId="1DAF8B31" w14:textId="77777777" w:rsidR="00B9288F" w:rsidRPr="0082373B" w:rsidRDefault="00B9288F" w:rsidP="00425C2A">
      <w:pPr>
        <w:ind w:firstLine="0"/>
        <w:rPr>
          <w:b/>
        </w:rPr>
      </w:pPr>
      <w:r w:rsidRPr="0082373B">
        <w:rPr>
          <w:b/>
        </w:rPr>
        <w:t>Necrophagy</w:t>
      </w:r>
    </w:p>
    <w:p w14:paraId="727B9178" w14:textId="359B9620" w:rsidR="00E8531B" w:rsidRDefault="00B9288F" w:rsidP="00425C2A">
      <w:pPr>
        <w:ind w:firstLine="0"/>
      </w:pPr>
      <w:r>
        <w:t xml:space="preserve">In every natural or semi-natural habitat we can found three types of organism – producers, consumers and decompositors. Function of the whole ecosystem is affected </w:t>
      </w:r>
      <w:r w:rsidR="003B32DD">
        <w:t>by</w:t>
      </w:r>
      <w:r>
        <w:t xml:space="preserve"> their direct and indirect interactions and it is balancing itself. Producers are organisms that transform </w:t>
      </w:r>
      <w:r w:rsidR="003512DC">
        <w:t xml:space="preserve">an </w:t>
      </w:r>
      <w:r w:rsidR="009444D5">
        <w:t>inorganic</w:t>
      </w:r>
      <w:r>
        <w:t xml:space="preserve"> compounds </w:t>
      </w:r>
      <w:r w:rsidR="00E505B7">
        <w:t>and energy to organic compounds;</w:t>
      </w:r>
      <w:r>
        <w:t xml:space="preserve"> consumers are heterotrophic organisms</w:t>
      </w:r>
      <w:r w:rsidR="00E505B7">
        <w:t xml:space="preserve"> directly</w:t>
      </w:r>
      <w:r>
        <w:t xml:space="preserve"> feeding on producers or other organisms </w:t>
      </w:r>
      <w:r w:rsidR="00AE0092">
        <w:fldChar w:fldCharType="begin" w:fldLock="1"/>
      </w:r>
      <w:r w:rsidR="00AE0092">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E0092">
        <w:fldChar w:fldCharType="separate"/>
      </w:r>
      <w:r w:rsidR="00AE0092" w:rsidRPr="00AE0092">
        <w:rPr>
          <w:noProof/>
        </w:rPr>
        <w:t>(Galante &amp; Angeles, 2008)</w:t>
      </w:r>
      <w:r w:rsidR="00AE0092">
        <w:fldChar w:fldCharType="end"/>
      </w:r>
      <w:r w:rsidR="00AC096F">
        <w:t>,</w:t>
      </w:r>
      <w:r w:rsidR="00AE0092">
        <w:t xml:space="preserve"> </w:t>
      </w:r>
      <w:r>
        <w:t xml:space="preserve">and they can be labeled as predators, parasites or herbivores. These organisms are influencing the rate in which </w:t>
      </w:r>
      <w:r w:rsidR="00F47621">
        <w:t>their</w:t>
      </w:r>
      <w:r>
        <w:t xml:space="preserve"> </w:t>
      </w:r>
      <w:r w:rsidR="00257DBE">
        <w:t>re</w:t>
      </w:r>
      <w:r>
        <w:t>sources are created. Therefore they harm the production of their food source. Decompositors are very different in that aspect and the production of their food is beyond their control</w:t>
      </w:r>
      <w:r w:rsidR="00E8531B">
        <w:t xml:space="preserve"> </w:t>
      </w:r>
      <w:r w:rsidR="00885FF6">
        <w:t xml:space="preserve">and they depend on misfortune of others </w:t>
      </w:r>
      <w:r w:rsidR="00E8531B">
        <w:t xml:space="preserve">(illnes, age or injury) </w:t>
      </w:r>
      <w:r w:rsidR="00AE0092">
        <w:fldChar w:fldCharType="begin" w:fldLock="1"/>
      </w:r>
      <w:r w:rsidR="00AE0092">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E0092">
        <w:fldChar w:fldCharType="separate"/>
      </w:r>
      <w:r w:rsidR="00AE0092" w:rsidRPr="00AE0092">
        <w:rPr>
          <w:noProof/>
        </w:rPr>
        <w:t xml:space="preserve">(Begon </w:t>
      </w:r>
      <w:r w:rsidR="00AE0092" w:rsidRPr="00AE0092">
        <w:rPr>
          <w:i/>
          <w:noProof/>
        </w:rPr>
        <w:t>et al.</w:t>
      </w:r>
      <w:r w:rsidR="00AE0092" w:rsidRPr="00AE0092">
        <w:rPr>
          <w:noProof/>
        </w:rPr>
        <w:t>, 2006)</w:t>
      </w:r>
      <w:r w:rsidR="00AE0092">
        <w:fldChar w:fldCharType="end"/>
      </w:r>
      <w:r>
        <w:t>.</w:t>
      </w:r>
    </w:p>
    <w:p w14:paraId="09888B0E" w14:textId="77777777" w:rsidR="00B9288F" w:rsidRDefault="00E8531B" w:rsidP="00425C2A">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w:t>
      </w:r>
      <w:r>
        <w:lastRenderedPageBreak/>
        <w:t>matter and mineralization of nutrients from organic back to anorganic</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701EDE">
        <w:t>.</w:t>
      </w:r>
    </w:p>
    <w:p w14:paraId="564B3F46" w14:textId="77777777" w:rsidR="00E8531B" w:rsidRDefault="00E8531B" w:rsidP="00425C2A">
      <w:pPr>
        <w:ind w:firstLine="0"/>
      </w:pPr>
      <w:r w:rsidRPr="00E8531B">
        <w:rPr>
          <w:highlight w:val="yellow"/>
        </w:rPr>
        <w:t>Decomposition can be divided into two inseparable parts, destruction and degradation of organic matter. Destruction is the first phase of the process</w:t>
      </w:r>
      <w:r w:rsidR="00054A51">
        <w:t xml:space="preserve">. It is done by mechanical means and outcome are smaller particles of organical matter </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054A51">
        <w:t xml:space="preserve">. Degradation is mostly done by bacteria and fungi </w:t>
      </w:r>
      <w:r w:rsidR="00701EDE">
        <w:fldChar w:fldCharType="begin" w:fldLock="1"/>
      </w:r>
      <w:r w:rsidR="00701EDE">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701EDE">
        <w:fldChar w:fldCharType="separate"/>
      </w:r>
      <w:r w:rsidR="00701EDE" w:rsidRPr="00701EDE">
        <w:rPr>
          <w:noProof/>
        </w:rPr>
        <w:t xml:space="preserve">(Begon </w:t>
      </w:r>
      <w:r w:rsidR="00701EDE" w:rsidRPr="00701EDE">
        <w:rPr>
          <w:i/>
          <w:noProof/>
        </w:rPr>
        <w:t>et al.</w:t>
      </w:r>
      <w:r w:rsidR="00701EDE" w:rsidRPr="00701EDE">
        <w:rPr>
          <w:noProof/>
        </w:rPr>
        <w:t>, 2006)</w:t>
      </w:r>
      <w:r w:rsidR="00701EDE">
        <w:fldChar w:fldCharType="end"/>
      </w:r>
      <w:r w:rsidR="00054A51">
        <w:t>, therefore I will not cover it in here.</w:t>
      </w:r>
    </w:p>
    <w:p w14:paraId="1FC73A32" w14:textId="77777777" w:rsidR="00054A51" w:rsidRDefault="00054A51" w:rsidP="00425C2A">
      <w:pPr>
        <w:ind w:firstLine="0"/>
      </w:pPr>
      <w:r>
        <w:t>One type of saprophagy is also necrophagy. Necrophagous species feeds on dead bodies of other animals. Animal tissue</w:t>
      </w:r>
      <w:r w:rsidR="00C3646F">
        <w:t>s</w:t>
      </w:r>
      <w:r>
        <w:t xml:space="preserve"> </w:t>
      </w:r>
      <w:r w:rsidR="00C3646F">
        <w:t>are</w:t>
      </w:r>
      <w:r>
        <w:t xml:space="preserve"> </w:t>
      </w:r>
      <w:r w:rsidR="00374F1B">
        <w:t>very nutritious</w:t>
      </w:r>
      <w:r>
        <w:t xml:space="preserve">, especially </w:t>
      </w:r>
      <w:r w:rsidR="00374F1B">
        <w:t>for</w:t>
      </w:r>
      <w:r>
        <w:t xml:space="preserve"> nitrogen, and they have very low level of indigestible parts. </w:t>
      </w:r>
      <w:r w:rsidR="00374F1B">
        <w:t xml:space="preserve">These qualities make a perfect food source in comparison with plant remnants, but carrions are very rare on spatial and temporal scale </w:t>
      </w:r>
      <w:r w:rsidR="002D30E8">
        <w:fldChar w:fldCharType="begin" w:fldLock="1"/>
      </w:r>
      <w:r w:rsidR="002D30E8">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rsidR="00374F1B">
        <w:t>.</w:t>
      </w:r>
    </w:p>
    <w:p w14:paraId="39105ADE" w14:textId="77777777" w:rsidR="00374F1B" w:rsidRDefault="000E50D6" w:rsidP="00425C2A">
      <w:pPr>
        <w:ind w:firstLine="0"/>
      </w:pPr>
      <w:r>
        <w:t xml:space="preserve">Necrophagous species of invertebrates are very common among Diptera and Coleoptera </w:t>
      </w:r>
      <w:r w:rsidR="004303A3">
        <w:t xml:space="preserve">species </w:t>
      </w:r>
      <w:r w:rsidR="002D30E8">
        <w:fldChar w:fldCharType="begin" w:fldLock="1"/>
      </w:r>
      <w:r w:rsidR="00AE0092">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t xml:space="preserve">. </w:t>
      </w:r>
      <w:r w:rsidR="0084457E">
        <w:t xml:space="preserve">In Czech Repuglic we can find an obligate necrophage, thus species feeding predominantly on carrions, in these beetle families Silphidae, Trogidae, Dermestidae and Nitiduliade </w:t>
      </w:r>
      <w:r w:rsidR="00701EDE">
        <w:fldChar w:fldCharType="begin" w:fldLock="1"/>
      </w:r>
      <w:r w:rsidR="00701EDE">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4457E">
        <w:t>.</w:t>
      </w:r>
    </w:p>
    <w:p w14:paraId="437AD429" w14:textId="77777777" w:rsidR="00A06C1A" w:rsidRDefault="00A06C1A" w:rsidP="00425C2A">
      <w:pPr>
        <w:ind w:firstLine="0"/>
      </w:pPr>
      <w:r>
        <w:t xml:space="preserve">Species composition of necrophagous community on carrion is largely affected by its stage of decomposition. </w:t>
      </w:r>
      <w:r w:rsidR="00572F75">
        <w:t>These stages are a bit arbitrary and differ between authors and studies</w:t>
      </w:r>
      <w:r w:rsidR="00BC4E12">
        <w:t xml:space="preserve">. First time they were </w:t>
      </w:r>
      <w:r w:rsidR="000810BB">
        <w:t>defined</w:t>
      </w:r>
      <w:r w:rsidR="00BC4E12">
        <w:t xml:space="preserve"> by </w:t>
      </w:r>
      <w:r w:rsidR="00A30B5D">
        <w:fldChar w:fldCharType="begin" w:fldLock="1"/>
      </w:r>
      <w:r w:rsidR="00236FA3">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A30B5D">
        <w:fldChar w:fldCharType="separate"/>
      </w:r>
      <w:r w:rsidR="00236FA3" w:rsidRPr="00236FA3">
        <w:rPr>
          <w:noProof/>
        </w:rPr>
        <w:t>(Mégnin, 1894)</w:t>
      </w:r>
      <w:r w:rsidR="00A30B5D">
        <w:fldChar w:fldCharType="end"/>
      </w:r>
      <w:r w:rsidR="00BC4E12">
        <w:t xml:space="preserve"> </w:t>
      </w:r>
      <w:r w:rsidR="000810BB">
        <w:t>and then re-described</w:t>
      </w:r>
      <w:r w:rsidR="00BC4E12">
        <w:t xml:space="preserve"> by</w:t>
      </w:r>
      <w:r w:rsidR="00572F75">
        <w:t xml:space="preserve"> </w:t>
      </w:r>
      <w:r w:rsidR="000810BB">
        <w:t xml:space="preserve">many others (e.g. </w:t>
      </w:r>
      <w:r w:rsidR="00A30B5D">
        <w:fldChar w:fldCharType="begin" w:fldLock="1"/>
      </w:r>
      <w:r w:rsidR="003312AE">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A30B5D">
        <w:fldChar w:fldCharType="separate"/>
      </w:r>
      <w:r w:rsidR="00236FA3" w:rsidRPr="00236FA3">
        <w:rPr>
          <w:noProof/>
        </w:rPr>
        <w:t xml:space="preserve">(Fuller, 1934; Reed  Jr., 1958; Payne, 1965; Abell </w:t>
      </w:r>
      <w:r w:rsidR="00236FA3" w:rsidRPr="00236FA3">
        <w:rPr>
          <w:i/>
          <w:noProof/>
        </w:rPr>
        <w:t>et al.</w:t>
      </w:r>
      <w:r w:rsidR="00236FA3" w:rsidRPr="00236FA3">
        <w:rPr>
          <w:noProof/>
        </w:rPr>
        <w:t>, 1982)</w:t>
      </w:r>
      <w:r w:rsidR="00A30B5D">
        <w:fldChar w:fldCharType="end"/>
      </w:r>
      <w:r w:rsidR="00236FA3">
        <w:t xml:space="preserve"> </w:t>
      </w:r>
      <w:r w:rsidR="00572F75">
        <w:t xml:space="preserve">so to avoid confusion I chose to follow the stages described </w:t>
      </w:r>
      <w:r w:rsidR="00A922D2">
        <w:t>by</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p>
    <w:p w14:paraId="5A29F6BE" w14:textId="77777777" w:rsidR="00A06C1A" w:rsidRDefault="00A06C1A" w:rsidP="00425C2A">
      <w:pPr>
        <w:ind w:firstLine="0"/>
      </w:pPr>
      <w:r>
        <w:t>1. Fresh - phase between time of dead and the first signs of bloating. In this phase</w:t>
      </w:r>
      <w:r w:rsidR="00933FD3">
        <w:t xml:space="preserve"> is carrion usually discovered by flies from family Calliphoridae and Sarcophagidae and they will lay eggs on it. (these species prefer to lay their eggs around the openings (natural or other))</w:t>
      </w:r>
      <w:r w:rsidR="00420B83">
        <w:t xml:space="preserve"> </w:t>
      </w:r>
      <w:r w:rsidR="00AE0092">
        <w:fldChar w:fldCharType="begin" w:fldLock="1"/>
      </w:r>
      <w:r w:rsidR="00AE0092">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E0092">
        <w:fldChar w:fldCharType="separate"/>
      </w:r>
      <w:r w:rsidR="00AE0092" w:rsidRPr="00AE0092">
        <w:rPr>
          <w:noProof/>
        </w:rPr>
        <w:t>(Goff, 2009)</w:t>
      </w:r>
      <w:r w:rsidR="00AE0092">
        <w:fldChar w:fldCharType="end"/>
      </w:r>
      <w:r w:rsidR="00420B83">
        <w:t>.</w:t>
      </w:r>
    </w:p>
    <w:p w14:paraId="16EBCCAA" w14:textId="77777777" w:rsidR="00933FD3" w:rsidRDefault="00933FD3" w:rsidP="00425C2A">
      <w:pPr>
        <w:ind w:firstLine="0"/>
      </w:pPr>
      <w:r>
        <w:t xml:space="preserve">2. Bloated - </w:t>
      </w:r>
      <w:r w:rsidR="00BD3624">
        <w:t xml:space="preserve">carrion is starting to decay and gases are causing the bloating. Bacteria and fly larvae activities are rising inner temperature and fluids are leaking from the body and they change pH of surrounding soil to more alkaline. </w:t>
      </w:r>
      <w:r w:rsidR="00C0527E">
        <w:t>C</w:t>
      </w:r>
      <w:r w:rsidR="002A44C9">
        <w:t xml:space="preserve">alliphoridae are </w:t>
      </w:r>
      <w:r w:rsidR="00C0527E">
        <w:t xml:space="preserve">strongly attracted </w:t>
      </w:r>
      <w:r w:rsidR="009B3123">
        <w:t>to</w:t>
      </w:r>
      <w:r w:rsidR="00C0527E">
        <w:t xml:space="preserve"> the body in this stage</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C0527E">
        <w:t>.</w:t>
      </w:r>
    </w:p>
    <w:p w14:paraId="6F174FF9" w14:textId="77777777" w:rsidR="00420B83" w:rsidRDefault="00146E98" w:rsidP="00425C2A">
      <w:pPr>
        <w:ind w:firstLine="0"/>
      </w:pPr>
      <w:r>
        <w:lastRenderedPageBreak/>
        <w:t xml:space="preserve">3. Decay - this stage begins by rupture of the bloated body due to accumulated gases. Fly larvae are predominant group and they occur in big feeding groups that clean soft tissues of the bones. </w:t>
      </w:r>
      <w:r w:rsidR="009B3123">
        <w:t>Carrion attracts many necrophages and predators like beetles, ants and vasps</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14:paraId="6C6408D4" w14:textId="77777777" w:rsidR="00420B83" w:rsidRDefault="000F0B8F" w:rsidP="00425C2A">
      <w:pPr>
        <w:ind w:firstLine="0"/>
      </w:pPr>
      <w:r>
        <w:t xml:space="preserve">4. Postdecay - only skin, cartilages and bones are remaining. Diptera are no longer predominant. </w:t>
      </w:r>
      <w:r w:rsidR="00AF1FD9">
        <w:t>Diversity and predominant taxas are predetermined by humidity of the h</w:t>
      </w:r>
      <w:r w:rsidR="00701EDE">
        <w:t>abitat. In xerophytica and meso</w:t>
      </w:r>
      <w:r w:rsidR="00AF1FD9">
        <w:t>phytic habitats</w:t>
      </w:r>
      <w:r w:rsidR="00D07705">
        <w:t xml:space="preserve"> Coleoptera starts to </w:t>
      </w:r>
      <w:r w:rsidR="00C971FD">
        <w:t>dominate</w:t>
      </w:r>
      <w:r>
        <w:t>, which is associated with increased number of</w:t>
      </w:r>
      <w:r w:rsidR="00D07705">
        <w:t xml:space="preserve"> their </w:t>
      </w:r>
      <w:r>
        <w:t>predators and parasites.</w:t>
      </w:r>
      <w:r w:rsidR="007B3076">
        <w:t xml:space="preserve"> Although in wet habitats like swamps or rain forests do Diptera and their predators and parasites predominate over Coleoptera</w:t>
      </w:r>
      <w:r w:rsidR="00420B83">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14:paraId="54B39324" w14:textId="77777777" w:rsidR="009B3123" w:rsidRDefault="007B3076" w:rsidP="00425C2A">
      <w:pPr>
        <w:ind w:firstLine="0"/>
      </w:pPr>
      <w:r>
        <w:t>In the Czech Republic this phase is often linked with presence of family Dermestidae, Trogidae, Cleridae and some Staphilinidae</w:t>
      </w:r>
      <w:r w:rsidR="00902C0F">
        <w:t xml:space="preserve"> </w:t>
      </w:r>
      <w:r w:rsidR="00902C0F">
        <w:fldChar w:fldCharType="begin" w:fldLock="1"/>
      </w:r>
      <w:r w:rsidR="002D30E8">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902C0F">
        <w:fldChar w:fldCharType="separate"/>
      </w:r>
      <w:r w:rsidR="00902C0F" w:rsidRPr="00902C0F">
        <w:rPr>
          <w:noProof/>
        </w:rPr>
        <w:t>(Kočárek, 2003)</w:t>
      </w:r>
      <w:r w:rsidR="00902C0F">
        <w:fldChar w:fldCharType="end"/>
      </w:r>
      <w:r>
        <w:t>.</w:t>
      </w:r>
    </w:p>
    <w:p w14:paraId="0820BC1A" w14:textId="77777777" w:rsidR="00420B83" w:rsidRDefault="007B3076" w:rsidP="00425C2A">
      <w:pPr>
        <w:ind w:firstLine="0"/>
      </w:pPr>
      <w:r>
        <w:t xml:space="preserve">5. Skeletal - this stage can be recognize when only fur and bones remains. This stage does not have any clear ending because even composition of </w:t>
      </w:r>
      <w:r w:rsidR="005D0E46">
        <w:t xml:space="preserve">the </w:t>
      </w:r>
      <w:r>
        <w:t>soil fauna, which was changed during the second stage</w:t>
      </w:r>
      <w:r w:rsidR="005D0E46">
        <w:t>,</w:t>
      </w:r>
      <w:r>
        <w:t xml:space="preserve"> remains</w:t>
      </w:r>
      <w:r w:rsidR="005D0E46">
        <w:t xml:space="preserve"> noticeable after months and years. </w:t>
      </w:r>
      <w:r w:rsidR="007F1F63">
        <w:t>T</w:t>
      </w:r>
      <w:r w:rsidR="00420B83">
        <w:t>his phase is not linked with</w:t>
      </w:r>
      <w:r w:rsidR="007F1F63">
        <w:t xml:space="preserve"> occurrence of </w:t>
      </w:r>
      <w:r w:rsidR="00420B83">
        <w:t>any specific taxa</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 xml:space="preserve">. </w:t>
      </w:r>
    </w:p>
    <w:p w14:paraId="6ADCD3C3" w14:textId="77777777" w:rsidR="000B454E" w:rsidRDefault="003D5996" w:rsidP="00425C2A">
      <w:pPr>
        <w:ind w:firstLine="0"/>
      </w:pPr>
      <w:r>
        <w:t>Species of family Silphidae differ in their activity patterns on carrions. Nicrophorinae occurs on carrion shortly after dead, but they are not limited to this stage and they can be present even in advanced stages of decay</w:t>
      </w:r>
      <w:r w:rsidR="00701EDE">
        <w:t xml:space="preserve"> </w:t>
      </w:r>
      <w:r w:rsidR="00701EDE">
        <w:fldChar w:fldCharType="begin" w:fldLock="1"/>
      </w:r>
      <w:r w:rsidR="00701EDE">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 } ], "mendeley" : { "formattedCitation" : "(Ratcliffe, 1996)", "plainTextFormattedCitation" : "(Ratcliffe, 1996)", "previouslyFormattedCitation" : "(Ratcliffe, 1996)" }, "properties" : { "noteIndex" : 0 }, "schema" : "https://github.com/citation-style-language/schema/raw/master/csl-citation.json" }</w:instrText>
      </w:r>
      <w:r w:rsidR="00701EDE">
        <w:fldChar w:fldCharType="separate"/>
      </w:r>
      <w:r w:rsidR="00701EDE" w:rsidRPr="00701EDE">
        <w:rPr>
          <w:noProof/>
        </w:rPr>
        <w:t>(Ratcliffe, 1996)</w:t>
      </w:r>
      <w:r w:rsidR="00701EDE">
        <w:fldChar w:fldCharType="end"/>
      </w:r>
      <w:r>
        <w:t xml:space="preserve">. Silphinae prefers second or third stage of decay </w:t>
      </w:r>
      <w:r w:rsidR="006E444B">
        <w:t>over the first and fourth</w:t>
      </w:r>
      <w:r w:rsidR="00701EDE">
        <w:t xml:space="preserve"> </w:t>
      </w:r>
      <w:r w:rsidR="00701EDE">
        <w:fldChar w:fldCharType="begin" w:fldLock="1"/>
      </w:r>
      <w:r w:rsidR="00701EDE">
        <w:instrText>ADDIN CSL_CITATION { "citationItems" : [ { "id" : "ITEM-1", "itemData" : { "DOI" : "10.1603/0022-2585-41.3.511", "ISBN" : "0022-2585", "ISSN" : "0022-2585", "PMID" : "15185958", "abstract" : "We conducted a carrion succession study within a restricted urban backyard in the city of Vienna, Austria (16 degrees 22'E, 48 degrees 12'N) from May to November 2001 to analyze sequence and composition of the local carrion visiting fauna. Two medium sized clothed domestic pig carcasses (Sus scrofa Linnaeus), were used as surrogate human models. In total, 42 arthropod species from the families Calliphoridae, Sarcophagidae, Sepsidae, Piophilidae, Muscidae, Fanniidae, Sphaeroceridae, Phoridae, Drosophilidae, Anthomyiidae, and Lauxaniidae (Diptera), Formicidae, Braconidae, Pteromalidae, and Vespidae (Hymenoptera), Silphidae, Staphylinidae, Histeridae, Cleridae, and Dermestidae (Coleoptera), as well as species from the orders Isopoda and Acari were collected during the decomposition of these carcasses. A significant feature in this study was the high abundance of Calliphora vomitoria (L.) and Chrysomya albiceps (Wiedemann). In the experiment conducted May to June, larvae and adults of C. vomitoria outnumbered all other blow fly species, followed by Protophormia terraenovae (Robineau-Desvoidy), C. vicina Robineau-Desvoidy, and Lucilia sericata (Meigen). C. vomitoria is generally considered to be rural in distribution, where it prefers shaded locations. The presence of this species in rural as well as in urban habitats in Austria precludes this species as biogeographic indicator. In the study beginning in August large numbers of female adults of the nonindigeous blow fly C. albiceps began oviposition at day 3 after placement of the cadaver. The predatory second and third instars of C. albiceps larvae subsequently almost monopolized the cadaver. C. albiceps is generally described as tropical and subtropical species. The observed northward expansion of its range beyond southern Europe obviously decreases the value of C. albiceps in estimating place of death, in that it is no longer exclusive to southern regions. Our results clearly show, that caution must be used when drawing conclusions from succession data generated in different geographic areas. Moreover, this study demonstrates, that arthropod mediated decomposition of a 44 kg exposed pig carcass in a central European urban habitat can be completed within 3 wk.", "author" : [ { "dropping-particle" : "", "family" : "Grassberger", "given" : "M", "non-dropping-particle" : "", "parse-names" : false, "suffix" : "" }, { "dropping-particle" : "", "family" : "Frank", "given" : "C", "non-dropping-particle" : "", "parse-names" : false, "suffix" : "" } ], "container-title" : "Journal of medical entomology", "id" : "ITEM-1", "issue" : "3", "issued" : { "date-parts" : [ [ "2004" ] ] }, "page" : "511-523", "title" : "Initial study of arthropod succession on pig carrion in a central European urban habitat.", "type" : "article-journal", "volume" : "41" }, "uris" : [ "http://www.mendeley.com/documents/?uuid=0f35d2a7-1e78-43d2-a381-575c728a4235" ] } ], "mendeley" : { "formattedCitation" : "(Grassberger &amp; Frank, 2004)", "plainTextFormattedCitation" : "(Grassberger &amp; Frank, 2004)", "previouslyFormattedCitation" : "(Grassberger &amp; Frank, 2004)" }, "properties" : { "noteIndex" : 0 }, "schema" : "https://github.com/citation-style-language/schema/raw/master/csl-citation.json" }</w:instrText>
      </w:r>
      <w:r w:rsidR="00701EDE">
        <w:fldChar w:fldCharType="separate"/>
      </w:r>
      <w:r w:rsidR="00701EDE" w:rsidRPr="00701EDE">
        <w:rPr>
          <w:noProof/>
        </w:rPr>
        <w:t>(Grassberger &amp; Frank, 2004)</w:t>
      </w:r>
      <w:r w:rsidR="00701EDE">
        <w:fldChar w:fldCharType="end"/>
      </w:r>
      <w:r w:rsidR="000B454E">
        <w:t xml:space="preserve">. </w:t>
      </w:r>
    </w:p>
    <w:p w14:paraId="34B4C106" w14:textId="77777777" w:rsidR="003D5996" w:rsidRDefault="00262633" w:rsidP="00425C2A">
      <w:pPr>
        <w:ind w:firstLine="0"/>
      </w:pPr>
      <w:r>
        <w:t>Cholevinae also occurs on carrions and they were frequently observed in baited traps with meat</w:t>
      </w:r>
      <w:r w:rsidR="00701EDE">
        <w:t xml:space="preserve"> </w:t>
      </w:r>
      <w:r w:rsidR="00701EDE">
        <w:fldChar w:fldCharType="begin" w:fldLock="1"/>
      </w:r>
      <w:r w:rsidR="005B3A0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Kocarek, 2002)", "plainTextFormattedCitation" : "(R\u016f\u017ei\u010dka, 1994; Kocarek, 2002)", "previouslyFormattedCitation" : "(R\u016f\u017ei\u010dka, 1994; Kocarek, 2002)" }, "properties" : { "noteIndex" : 0 }, "schema" : "https://github.com/citation-style-language/schema/raw/master/csl-citation.json" }</w:instrText>
      </w:r>
      <w:r w:rsidR="00701EDE">
        <w:fldChar w:fldCharType="separate"/>
      </w:r>
      <w:r w:rsidR="005B3A05" w:rsidRPr="005B3A05">
        <w:rPr>
          <w:noProof/>
        </w:rPr>
        <w:t>(Růžička, 1994; Kocarek, 2002)</w:t>
      </w:r>
      <w:r w:rsidR="00701EDE">
        <w:fldChar w:fldCharType="end"/>
      </w:r>
      <w:r w:rsidR="00221119">
        <w:t xml:space="preserve"> or on human corpses </w:t>
      </w:r>
      <w:r w:rsidR="00A30B5D">
        <w:fldChar w:fldCharType="begin" w:fldLock="1"/>
      </w:r>
      <w:r w:rsidR="00701EDE">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30B5D">
        <w:fldChar w:fldCharType="separate"/>
      </w:r>
      <w:r w:rsidR="00F8093F" w:rsidRPr="00F8093F">
        <w:rPr>
          <w:noProof/>
        </w:rPr>
        <w:t xml:space="preserve">(Schilthuizen </w:t>
      </w:r>
      <w:r w:rsidR="00F8093F" w:rsidRPr="00F8093F">
        <w:rPr>
          <w:i/>
          <w:noProof/>
        </w:rPr>
        <w:t>et al.</w:t>
      </w:r>
      <w:r w:rsidR="00F8093F" w:rsidRPr="00F8093F">
        <w:rPr>
          <w:noProof/>
        </w:rPr>
        <w:t>, 2011)</w:t>
      </w:r>
      <w:r w:rsidR="00A30B5D">
        <w:fldChar w:fldCharType="end"/>
      </w:r>
      <w:r>
        <w:t>.</w:t>
      </w:r>
      <w:r w:rsidR="00015B0D">
        <w:t xml:space="preserve"> </w:t>
      </w:r>
      <w:r w:rsidR="00221119">
        <w:t>They are usually associated with</w:t>
      </w:r>
      <w:r w:rsidR="008B6655">
        <w:t xml:space="preserve"> carrions </w:t>
      </w:r>
      <w:r w:rsidR="00221119">
        <w:t>in</w:t>
      </w:r>
      <w:r w:rsidR="008B6655">
        <w:t xml:space="preserve"> the second stage to the fourth</w:t>
      </w:r>
      <w:r w:rsidR="00221119">
        <w:t xml:space="preserve"> stage</w:t>
      </w:r>
      <w:r w:rsidR="00701EDE">
        <w:t xml:space="preserve"> </w:t>
      </w:r>
      <w:r w:rsidR="00701EDE">
        <w:fldChar w:fldCharType="begin" w:fldLock="1"/>
      </w:r>
      <w:r w:rsidR="00902C0F">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B6655">
        <w:t xml:space="preserve">. </w:t>
      </w:r>
    </w:p>
    <w:p w14:paraId="155DCD49" w14:textId="77777777" w:rsidR="00805DB0" w:rsidRDefault="00805DB0" w:rsidP="00425C2A">
      <w:pPr>
        <w:ind w:firstLine="0"/>
      </w:pPr>
    </w:p>
    <w:p w14:paraId="4A9935A5" w14:textId="77777777" w:rsidR="00875C49" w:rsidRPr="00875C49" w:rsidRDefault="00875C49" w:rsidP="00425C2A">
      <w:pPr>
        <w:ind w:firstLine="0"/>
        <w:rPr>
          <w:b/>
        </w:rPr>
      </w:pPr>
      <w:r w:rsidRPr="00875C49">
        <w:rPr>
          <w:b/>
        </w:rPr>
        <w:t>Thermal su</w:t>
      </w:r>
      <w:r w:rsidR="00F452AE">
        <w:rPr>
          <w:b/>
        </w:rPr>
        <w:t>m</w:t>
      </w:r>
      <w:r w:rsidRPr="00875C49">
        <w:rPr>
          <w:b/>
        </w:rPr>
        <w:t xml:space="preserve">mation models and other </w:t>
      </w:r>
      <w:r w:rsidR="00F452AE" w:rsidRPr="00875C49">
        <w:rPr>
          <w:b/>
        </w:rPr>
        <w:t>ap</w:t>
      </w:r>
      <w:r w:rsidR="00F452AE">
        <w:rPr>
          <w:b/>
        </w:rPr>
        <w:t>p</w:t>
      </w:r>
      <w:r w:rsidR="00F452AE" w:rsidRPr="00875C49">
        <w:rPr>
          <w:b/>
        </w:rPr>
        <w:t>roaches</w:t>
      </w:r>
      <w:r w:rsidRPr="00875C49">
        <w:rPr>
          <w:b/>
        </w:rPr>
        <w:t xml:space="preserve"> to estimation of the post mortem interval (PMI)</w:t>
      </w:r>
    </w:p>
    <w:p w14:paraId="72ABE9C2" w14:textId="77777777" w:rsidR="00CA2750" w:rsidRDefault="00CA2750" w:rsidP="00425C2A">
      <w:pPr>
        <w:ind w:firstLine="0"/>
      </w:pPr>
      <w:r>
        <w:t xml:space="preserve">In forensic entomology is estimation of Post mortem interval (PMI) based on the calculation of minimal time needed for development of the oldest developmental stage of insect, which is present on the body therefore giving an approximate time of </w:t>
      </w:r>
      <w:commentRangeStart w:id="7"/>
      <w:r>
        <w:t>death</w:t>
      </w:r>
      <w:commentRangeEnd w:id="7"/>
      <w:r>
        <w:rPr>
          <w:rStyle w:val="Odkaznakoment"/>
          <w:rFonts w:eastAsia="MS Mincho"/>
          <w:lang w:val="cs-CZ"/>
        </w:rPr>
        <w:commentReference w:id="7"/>
      </w:r>
      <w:r>
        <w:t xml:space="preserve"> (). </w:t>
      </w:r>
    </w:p>
    <w:p w14:paraId="4833AA1E" w14:textId="77777777" w:rsidR="00875C49" w:rsidRDefault="0082373B" w:rsidP="00425C2A">
      <w:pPr>
        <w:ind w:firstLine="0"/>
      </w:pPr>
      <w:r>
        <w:lastRenderedPageBreak/>
        <w:t xml:space="preserve">Rate of development in insect </w:t>
      </w:r>
      <w:r w:rsidR="0044631A">
        <w:t>is affected by</w:t>
      </w:r>
      <w:r>
        <w:t xml:space="preserve"> temperature, humidity, photoperiod, </w:t>
      </w:r>
      <w:r w:rsidR="0044631A">
        <w:t xml:space="preserve">population density, </w:t>
      </w:r>
      <w:r>
        <w:t>amount and quality of food</w:t>
      </w:r>
      <w:r w:rsidR="0044631A">
        <w:t xml:space="preserve"> and many other </w:t>
      </w:r>
      <w:commentRangeStart w:id="8"/>
      <w:r w:rsidR="0044631A">
        <w:t>factors</w:t>
      </w:r>
      <w:commentRangeEnd w:id="8"/>
      <w:r w:rsidR="0044631A">
        <w:rPr>
          <w:rStyle w:val="Odkaznakoment"/>
          <w:rFonts w:eastAsia="MS Mincho"/>
          <w:lang w:val="cs-CZ"/>
        </w:rPr>
        <w:commentReference w:id="8"/>
      </w:r>
      <w:r w:rsidR="0044631A">
        <w:t xml:space="preserve"> (). </w:t>
      </w:r>
    </w:p>
    <w:p w14:paraId="01121772" w14:textId="77777777" w:rsidR="003312AE" w:rsidRDefault="003312AE" w:rsidP="00425C2A">
      <w:pPr>
        <w:ind w:firstLine="0"/>
      </w:pPr>
      <w:r>
        <w:t xml:space="preserve">Thermal summation models are considered as the most sophisticated available models used for PMI estimation </w:t>
      </w:r>
      <w:r w:rsidR="00A30B5D">
        <w:fldChar w:fldCharType="begin" w:fldLock="1"/>
      </w:r>
      <w:r w:rsidR="00F8093F">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A30B5D">
        <w:fldChar w:fldCharType="separate"/>
      </w:r>
      <w:r w:rsidRPr="003312AE">
        <w:rPr>
          <w:noProof/>
        </w:rPr>
        <w:t xml:space="preserve">(Amendt </w:t>
      </w:r>
      <w:r w:rsidRPr="003312AE">
        <w:rPr>
          <w:i/>
          <w:noProof/>
        </w:rPr>
        <w:t>et al.</w:t>
      </w:r>
      <w:r w:rsidRPr="003312AE">
        <w:rPr>
          <w:noProof/>
        </w:rPr>
        <w:t>, 2011)</w:t>
      </w:r>
      <w:r w:rsidR="00A30B5D">
        <w:fldChar w:fldCharType="end"/>
      </w:r>
      <w:r>
        <w:t xml:space="preserve">. </w:t>
      </w:r>
    </w:p>
    <w:p w14:paraId="2E1A1C06" w14:textId="77777777" w:rsidR="00875C49" w:rsidRDefault="00875C49" w:rsidP="00425C2A">
      <w:pPr>
        <w:ind w:firstLine="0"/>
      </w:pPr>
    </w:p>
    <w:p w14:paraId="3AB1E115" w14:textId="77777777" w:rsidR="000B454E" w:rsidRPr="00875C49" w:rsidRDefault="000B454E" w:rsidP="00425C2A">
      <w:pPr>
        <w:ind w:firstLine="0"/>
        <w:rPr>
          <w:b/>
        </w:rPr>
      </w:pPr>
      <w:r w:rsidRPr="00875C49">
        <w:rPr>
          <w:b/>
        </w:rPr>
        <w:t>Utility of Silphidae and Choleviane in forensic entomology</w:t>
      </w:r>
    </w:p>
    <w:p w14:paraId="5514ABDF" w14:textId="77777777" w:rsidR="000B454E" w:rsidRDefault="000B454E" w:rsidP="00425C2A">
      <w:pPr>
        <w:ind w:firstLine="0"/>
      </w:pPr>
      <w:r>
        <w:t xml:space="preserve">Nicropohorinae have very limited utilization in forensic entomology, because they do not breed on larger carrions and they act only as predators of flie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xml:space="preserve">. Silphidae on the other hand can be very useful, because they are breeding on bigger carcasses and even on human remains </w:t>
      </w:r>
      <w:r w:rsidR="00A30B5D">
        <w:fldChar w:fldCharType="begin" w:fldLock="1"/>
      </w:r>
      <w:r w:rsidR="005B3A05">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2", "issued" : { "date-parts" : [ [ "2008" ] ] }, "page" : "749-758", "title" : "Carrion beetles (Coleoptera: Silphidae)", "type" : "article-journal" }, "uris" : [ "http://www.mendeley.com/documents/?uuid=65364fd9-c35b-4b01-811e-972ebba5197c" ] } ], "mendeley" : { "formattedCitation" : "(Sikes, 2008; Ridgeway &lt;i&gt;et al.&lt;/i&gt;, 2014)", "plainTextFormattedCitation" : "(Sikes, 2008; Ridgeway et al., 2014)", "previouslyFormattedCitation" : "(Sikes, 2008; Ridgeway &lt;i&gt;et al.&lt;/i&gt;, 2014)" }, "properties" : { "noteIndex" : 0 }, "schema" : "https://github.com/citation-style-language/schema/raw/master/csl-citation.json" }</w:instrText>
      </w:r>
      <w:r w:rsidR="00A30B5D">
        <w:fldChar w:fldCharType="separate"/>
      </w:r>
      <w:r w:rsidR="005B3A05" w:rsidRPr="005B3A05">
        <w:rPr>
          <w:noProof/>
        </w:rPr>
        <w:t xml:space="preserve">(Sikes, 2008; Ridgeway </w:t>
      </w:r>
      <w:r w:rsidR="005B3A05" w:rsidRPr="005B3A05">
        <w:rPr>
          <w:i/>
          <w:noProof/>
        </w:rPr>
        <w:t>et al.</w:t>
      </w:r>
      <w:r w:rsidR="005B3A05" w:rsidRPr="005B3A05">
        <w:rPr>
          <w:noProof/>
        </w:rPr>
        <w:t>, 2014)</w:t>
      </w:r>
      <w:r w:rsidR="00A30B5D">
        <w:fldChar w:fldCharType="end"/>
      </w:r>
      <w:r>
        <w:t xml:space="preserve">. </w:t>
      </w:r>
    </w:p>
    <w:p w14:paraId="151265E0" w14:textId="77777777" w:rsidR="00875C49" w:rsidRDefault="003312AE" w:rsidP="00425C2A">
      <w:pPr>
        <w:ind w:firstLine="0"/>
      </w:pPr>
      <w:r>
        <w:t xml:space="preserve">Silphidae are currently in the spotlight of many researchers, because they were overlooked in the past, but unrightfully as </w:t>
      </w:r>
    </w:p>
    <w:p w14:paraId="7DDB105F" w14:textId="77777777" w:rsidR="00875C49" w:rsidRDefault="00875C49" w:rsidP="00425C2A">
      <w:pPr>
        <w:ind w:firstLine="0"/>
      </w:pPr>
      <w:r>
        <w:t xml:space="preserve">Thermal summation models are known only for few species of beetles. Namely </w:t>
      </w:r>
      <w:r w:rsidRPr="00684346">
        <w:rPr>
          <w:i/>
        </w:rPr>
        <w:t>Thanatophilus micans</w:t>
      </w:r>
      <w:r>
        <w:t xml:space="preserve"> (Fabricius) </w:t>
      </w:r>
      <w:r w:rsidR="00A30B5D">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Pr="00684346">
        <w:rPr>
          <w:noProof/>
        </w:rPr>
        <w:t xml:space="preserve">(Ridgeway </w:t>
      </w:r>
      <w:r w:rsidRPr="00684346">
        <w:rPr>
          <w:i/>
          <w:noProof/>
        </w:rPr>
        <w:t>et al.</w:t>
      </w:r>
      <w:r w:rsidRPr="00684346">
        <w:rPr>
          <w:noProof/>
        </w:rPr>
        <w:t>, 2014)</w:t>
      </w:r>
      <w:r w:rsidR="00A30B5D">
        <w:fldChar w:fldCharType="end"/>
      </w:r>
      <w:r>
        <w:t xml:space="preserve">, </w:t>
      </w:r>
      <w:r>
        <w:rPr>
          <w:i/>
          <w:iCs/>
        </w:rPr>
        <w:t>T. mutilatus</w:t>
      </w:r>
      <w:r>
        <w:t xml:space="preserve"> (Castelneau) </w:t>
      </w:r>
      <w:r w:rsidR="00A30B5D">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Pr="00684346">
        <w:rPr>
          <w:noProof/>
        </w:rPr>
        <w:t xml:space="preserve">(Ridgeway </w:t>
      </w:r>
      <w:r w:rsidRPr="00684346">
        <w:rPr>
          <w:i/>
          <w:noProof/>
        </w:rPr>
        <w:t>et al.</w:t>
      </w:r>
      <w:r w:rsidRPr="00684346">
        <w:rPr>
          <w:noProof/>
        </w:rPr>
        <w:t>, 2014)</w:t>
      </w:r>
      <w:r w:rsidR="00A30B5D">
        <w:fldChar w:fldCharType="end"/>
      </w:r>
      <w:r>
        <w:t xml:space="preserve"> and </w:t>
      </w:r>
      <w:r w:rsidRPr="003865AC">
        <w:rPr>
          <w:i/>
        </w:rPr>
        <w:t>Oxelytrum discicolle</w:t>
      </w:r>
      <w:r>
        <w:t xml:space="preserve"> (Brullé, 1840) </w:t>
      </w:r>
      <w:r w:rsidR="00A30B5D">
        <w:fldChar w:fldCharType="begin" w:fldLock="1"/>
      </w:r>
      <w:r>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rsidR="00A30B5D">
        <w:fldChar w:fldCharType="separate"/>
      </w:r>
      <w:r w:rsidRPr="00684346">
        <w:rPr>
          <w:noProof/>
        </w:rPr>
        <w:t>(Velásquez &amp; Viloria, 2009)</w:t>
      </w:r>
      <w:r w:rsidR="00A30B5D">
        <w:fldChar w:fldCharType="end"/>
      </w:r>
      <w:r>
        <w:t xml:space="preserve">. Both species from genus </w:t>
      </w:r>
      <w:r w:rsidRPr="00914825">
        <w:rPr>
          <w:i/>
        </w:rPr>
        <w:t>Thanatophilus</w:t>
      </w:r>
      <w:r>
        <w:t xml:space="preserve"> are occurring mostly in Africa and </w:t>
      </w:r>
      <w:r w:rsidRPr="003865AC">
        <w:rPr>
          <w:i/>
        </w:rPr>
        <w:t>Oxelytrum discicolle</w:t>
      </w:r>
      <w:r>
        <w:t xml:space="preserve"> (Brullé, 1840) inhabits Central and South America. This leaves North America, Europe and Asia as uncharted territory of beetle research.</w:t>
      </w:r>
    </w:p>
    <w:p w14:paraId="58101016" w14:textId="77777777" w:rsidR="00875C49" w:rsidRDefault="00875C49" w:rsidP="00425C2A">
      <w:pPr>
        <w:ind w:firstLine="0"/>
      </w:pPr>
    </w:p>
    <w:p w14:paraId="7B45F454" w14:textId="77777777" w:rsidR="000B454E" w:rsidRDefault="000B454E" w:rsidP="00425C2A">
      <w:pPr>
        <w:ind w:firstLine="0"/>
      </w:pPr>
      <w:r>
        <w:t xml:space="preserve">Some case studies also mentioned observation of Cholevinae on human bodies </w:t>
      </w:r>
      <w:r w:rsidR="00A30B5D">
        <w:fldChar w:fldCharType="begin" w:fldLock="1"/>
      </w:r>
      <w: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30B5D">
        <w:fldChar w:fldCharType="separate"/>
      </w:r>
      <w:r w:rsidRPr="008B6655">
        <w:rPr>
          <w:noProof/>
        </w:rPr>
        <w:t xml:space="preserve">(Schilthuizen </w:t>
      </w:r>
      <w:r w:rsidRPr="008B6655">
        <w:rPr>
          <w:i/>
          <w:noProof/>
        </w:rPr>
        <w:t>et al.</w:t>
      </w:r>
      <w:r w:rsidRPr="008B6655">
        <w:rPr>
          <w:noProof/>
        </w:rPr>
        <w:t>, 2011)</w:t>
      </w:r>
      <w:r w:rsidR="00A30B5D">
        <w:fldChar w:fldCharType="end"/>
      </w:r>
      <w:r>
        <w:t xml:space="preserve">. </w:t>
      </w:r>
    </w:p>
    <w:p w14:paraId="45BB40A3" w14:textId="77777777" w:rsidR="000B454E" w:rsidRDefault="000B454E" w:rsidP="00425C2A">
      <w:pPr>
        <w:ind w:firstLine="0"/>
      </w:pPr>
    </w:p>
    <w:p w14:paraId="3BAB8C73" w14:textId="77777777" w:rsidR="00933FD3" w:rsidRPr="005340EE" w:rsidRDefault="00933FD3" w:rsidP="00425C2A">
      <w:pPr>
        <w:ind w:firstLine="0"/>
      </w:pPr>
    </w:p>
    <w:p w14:paraId="3F37EC72" w14:textId="77777777" w:rsidR="000A0A9C" w:rsidRDefault="00885DD7" w:rsidP="00425C2A">
      <w:pPr>
        <w:ind w:firstLine="0"/>
      </w:pPr>
      <w:r>
        <w:t>Silphidae</w:t>
      </w:r>
    </w:p>
    <w:p w14:paraId="5F76B4FE" w14:textId="77777777" w:rsidR="00885DD7" w:rsidRDefault="00885DD7" w:rsidP="00425C2A">
      <w:pPr>
        <w:ind w:firstLine="0"/>
      </w:pPr>
      <w:r>
        <w:t>Taxonomy</w:t>
      </w:r>
    </w:p>
    <w:p w14:paraId="680A5D78" w14:textId="77777777" w:rsidR="00885DD7" w:rsidRDefault="00885DD7" w:rsidP="00425C2A">
      <w:pPr>
        <w:ind w:firstLine="0"/>
      </w:pPr>
      <w:r>
        <w:lastRenderedPageBreak/>
        <w:t xml:space="preserve">Family Silphidae (Coleoptera: Staphylinoidea) has currently 183 described species and contains two monophylethic subfamilies, Nicrophorinae and Silphina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rsidR="00A30B5D">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rsidR="00A30B5D">
        <w:fldChar w:fldCharType="separate"/>
      </w:r>
      <w:r w:rsidRPr="00885DD7">
        <w:rPr>
          <w:noProof/>
        </w:rPr>
        <w:t>(Šustek, 1981)</w:t>
      </w:r>
      <w:r w:rsidR="00A30B5D">
        <w:fldChar w:fldCharType="end"/>
      </w:r>
      <w:r>
        <w:t xml:space="preserve">, but molecular taxonomy did not show any sign that they should be merged under family Staphylinidae </w:t>
      </w:r>
      <w:r w:rsidR="00A30B5D">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rsidR="00A30B5D">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rsidR="00A30B5D">
        <w:fldChar w:fldCharType="end"/>
      </w:r>
      <w:r w:rsidR="00F0343D">
        <w:t xml:space="preserve">. </w:t>
      </w:r>
    </w:p>
    <w:p w14:paraId="70B0C5B1" w14:textId="77777777" w:rsidR="00613EF0" w:rsidRDefault="00613EF0" w:rsidP="00425C2A">
      <w:pPr>
        <w:ind w:firstLine="0"/>
      </w:pPr>
      <w:r>
        <w:t>Subfamily Nicrophorinae is composed of .... Ten rusák 2012....</w:t>
      </w:r>
    </w:p>
    <w:p w14:paraId="489D163B" w14:textId="77777777" w:rsidR="00613EF0" w:rsidRDefault="00613EF0" w:rsidP="00425C2A">
      <w:pPr>
        <w:ind w:firstLine="0"/>
      </w:pPr>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Ablattaria Reitter, 1884 were recently reclasified as subgenuses of genus Silpha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Mrknout na současnou taxonomii a doplnit.</w:t>
      </w:r>
    </w:p>
    <w:p w14:paraId="4D6AA3E2" w14:textId="77777777" w:rsidR="007712B7" w:rsidRDefault="007712B7" w:rsidP="00425C2A">
      <w:pPr>
        <w:ind w:firstLine="0"/>
      </w:pPr>
      <w:r>
        <w:t xml:space="preserve">Genus Diamesus is very interesting from morphological point of view, because it </w:t>
      </w:r>
      <w:r w:rsidR="00D663CB">
        <w:t>possesses</w:t>
      </w:r>
      <w:r>
        <w:t xml:space="preserve"> a similar elytra ending as is typical for subfamily Nicrophorina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w:t>
      </w:r>
    </w:p>
    <w:p w14:paraId="0F1DF5C3" w14:textId="77777777" w:rsidR="00D663CB" w:rsidRDefault="00D663CB" w:rsidP="00425C2A">
      <w:pPr>
        <w:ind w:firstLine="0"/>
      </w:pPr>
      <w:r>
        <w:t>Geographical distribution</w:t>
      </w:r>
    </w:p>
    <w:p w14:paraId="0B69F975" w14:textId="77777777" w:rsidR="00D663CB" w:rsidRDefault="00D663CB" w:rsidP="00425C2A">
      <w:pPr>
        <w:ind w:firstLine="0"/>
      </w:pPr>
      <w:r>
        <w:t>Up to day 183 species of silphids</w:t>
      </w:r>
      <w:r w:rsidR="00212466">
        <w:t xml:space="preserve"> were described</w:t>
      </w:r>
      <w:r>
        <w:t xml:space="preserve">, but this number is </w:t>
      </w:r>
      <w:r w:rsidR="00212466">
        <w:t xml:space="preserve">probably not </w:t>
      </w:r>
      <w:r>
        <w:t xml:space="preserve">final. Many species were described recently from continental </w:t>
      </w:r>
      <w:commentRangeStart w:id="9"/>
      <w:r>
        <w:t>Asia following the increased interest of entomologist in this region (see Růžička and Schneider 1996, Háva et al. 1999 and Růžička et al. 2004, 2012).</w:t>
      </w:r>
    </w:p>
    <w:p w14:paraId="7B93B925" w14:textId="77777777" w:rsidR="00504A1E" w:rsidRDefault="00D663CB" w:rsidP="00425C2A">
      <w:pPr>
        <w:ind w:firstLine="0"/>
      </w:pPr>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w:t>
      </w:r>
      <w:commentRangeEnd w:id="9"/>
      <w:r w:rsidR="00614161">
        <w:rPr>
          <w:rStyle w:val="Odkaznakoment"/>
          <w:rFonts w:eastAsia="MS Mincho"/>
          <w:lang w:val="cs-CZ"/>
        </w:rPr>
        <w:commentReference w:id="9"/>
      </w:r>
      <w:r w:rsidR="00B8793C">
        <w:t xml:space="preserve">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highly </w:t>
      </w:r>
      <w:r w:rsidR="005F22BF">
        <w:t>specialized</w:t>
      </w:r>
      <w:r w:rsidR="00B8793C">
        <w:t xml:space="preserve"> features of the modern cousins, like </w:t>
      </w:r>
      <w:r w:rsidR="005F22BF">
        <w:t>three segmented</w:t>
      </w:r>
      <w:r w:rsidR="00B8793C">
        <w:t xml:space="preserve"> antennal club covered with sensilla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B8793C">
        <w:t xml:space="preserve"> + mchugh and liebherr 2009, thayer et al. 2011. </w:t>
      </w:r>
    </w:p>
    <w:p w14:paraId="6D32B0C2" w14:textId="77777777" w:rsidR="00504A1E" w:rsidRDefault="00504A1E" w:rsidP="00425C2A">
      <w:pPr>
        <w:ind w:firstLine="0"/>
      </w:pPr>
      <w:r>
        <w:lastRenderedPageBreak/>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r>
        <w:t xml:space="preserve">. </w:t>
      </w:r>
    </w:p>
    <w:p w14:paraId="4CB3E71B" w14:textId="77777777" w:rsidR="00506BCE" w:rsidRDefault="006C1A34" w:rsidP="00425C2A">
      <w:pPr>
        <w:ind w:firstLine="0"/>
      </w:pPr>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A067E1">
        <w:t xml:space="preserve">. </w:t>
      </w:r>
    </w:p>
    <w:p w14:paraId="2CB5CE8D" w14:textId="77777777" w:rsidR="003666F2" w:rsidRDefault="003666F2" w:rsidP="00425C2A">
      <w:pPr>
        <w:ind w:firstLine="0"/>
      </w:pPr>
      <w:r>
        <w:t xml:space="preserve">From the Czech Republic was reported presence of 24 species of Silphidae. Nine belongs to subfamily Nicrophorinae and the rest to Silphinae </w:t>
      </w:r>
      <w:r w:rsidR="00A30B5D">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A30B5D">
        <w:fldChar w:fldCharType="separate"/>
      </w:r>
      <w:r w:rsidR="00652751" w:rsidRPr="00652751">
        <w:rPr>
          <w:noProof/>
        </w:rPr>
        <w:t>(Růžička, 1993; Háva &amp; Růžička, 1997)</w:t>
      </w:r>
      <w:r w:rsidR="00A30B5D">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A30B5D">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A30B5D">
        <w:fldChar w:fldCharType="separate"/>
      </w:r>
      <w:r w:rsidR="00410453" w:rsidRPr="00410453">
        <w:rPr>
          <w:noProof/>
        </w:rPr>
        <w:t>(Růžička, 2005)</w:t>
      </w:r>
      <w:r w:rsidR="00A30B5D">
        <w:fldChar w:fldCharType="end"/>
      </w:r>
      <w:r w:rsidR="00410453">
        <w:t>.</w:t>
      </w:r>
    </w:p>
    <w:p w14:paraId="55C1C599" w14:textId="77777777" w:rsidR="00837AA6" w:rsidRDefault="00837AA6" w:rsidP="00425C2A">
      <w:pPr>
        <w:ind w:firstLine="0"/>
      </w:pPr>
      <w:r>
        <w:t>Ecology</w:t>
      </w:r>
    </w:p>
    <w:p w14:paraId="05C65846" w14:textId="77777777" w:rsidR="00B008D8" w:rsidRDefault="00B008D8" w:rsidP="00425C2A">
      <w:pPr>
        <w:ind w:firstLine="0"/>
      </w:pPr>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Eggert 1992, Scott a Traniello 1989, Pukowski 1933, Milne a Milne 1976, Trumbo a Fiore 1994, </w:t>
      </w:r>
      <w:r w:rsidR="00A30B5D">
        <w:fldChar w:fldCharType="begin" w:fldLock="1"/>
      </w:r>
      <w:r w:rsidR="005B3A05">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A30B5D">
        <w:fldChar w:fldCharType="separate"/>
      </w:r>
      <w:r w:rsidR="002B0E33" w:rsidRPr="002B0E33">
        <w:rPr>
          <w:noProof/>
        </w:rPr>
        <w:t>(Špicarová, 1982)</w:t>
      </w:r>
      <w:r w:rsidR="00A30B5D">
        <w:fldChar w:fldCharType="end"/>
      </w:r>
      <w:r>
        <w:t xml:space="preserve">. </w:t>
      </w:r>
      <w:r w:rsidR="00CF34C2">
        <w:t>Adults usually search for fresh carrion</w:t>
      </w:r>
      <w:r w:rsidR="006C6777">
        <w:t xml:space="preserve"> in particular part of day, which is often species specific </w:t>
      </w:r>
      <w:r w:rsidR="00A30B5D">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A30B5D">
        <w:fldChar w:fldCharType="separate"/>
      </w:r>
      <w:r w:rsidR="006C6777" w:rsidRPr="006C6777">
        <w:rPr>
          <w:noProof/>
        </w:rPr>
        <w:t>(Kocarek, 2002)</w:t>
      </w:r>
      <w:r w:rsidR="00A30B5D">
        <w:fldChar w:fldCharType="end"/>
      </w:r>
      <w:r w:rsidR="006C6777">
        <w:t>.</w:t>
      </w:r>
      <w:r w:rsidR="00CF34C2">
        <w:t xml:space="preserve"> </w:t>
      </w:r>
      <w:r w:rsidR="006C6777">
        <w:t xml:space="preserve">If the male finds a carrion without any female on it, they can attracts the female with pheromones (Eggert 1992). The </w:t>
      </w:r>
      <w:r w:rsidR="00CF34C2">
        <w:t xml:space="preserve">mating pairs are formed on the </w:t>
      </w:r>
      <w:r w:rsidR="006C6777">
        <w:t xml:space="preserve">carrion </w:t>
      </w:r>
      <w:r w:rsidR="006C6777">
        <w:lastRenderedPageBreak/>
        <w:t>and encounter of multiple individuals of the same sex lead to</w:t>
      </w:r>
      <w:r w:rsidR="00CF34C2">
        <w:t xml:space="preserve"> fight</w:t>
      </w:r>
      <w:r w:rsidR="002B0E33">
        <w:t>s</w:t>
      </w:r>
      <w:r w:rsidR="00CF34C2">
        <w:t xml:space="preserve">. </w:t>
      </w:r>
      <w:r w:rsidR="002B0E33">
        <w:t>T</w:t>
      </w:r>
      <w:r w:rsidR="00CF34C2">
        <w:t>hese fights</w:t>
      </w:r>
      <w:r w:rsidR="000E486D">
        <w:t>,</w:t>
      </w:r>
      <w:r w:rsidR="002B0E33">
        <w:t xml:space="preserve"> tends to have some rules and</w:t>
      </w:r>
      <w:r w:rsidR="00CF34C2">
        <w:t xml:space="preserve"> males and </w:t>
      </w:r>
      <w:r w:rsidR="002B0E33">
        <w:t xml:space="preserve">females are fighting </w:t>
      </w:r>
      <w:r w:rsidR="006C6777">
        <w:t>only individuals of the same sex</w:t>
      </w:r>
      <w:r w:rsidR="000E486D">
        <w:t xml:space="preserve"> as they are</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CF34C2">
        <w:t>.</w:t>
      </w:r>
      <w:r w:rsidR="008A0D42">
        <w:t xml:space="preserve"> </w:t>
      </w:r>
    </w:p>
    <w:p w14:paraId="2535392B" w14:textId="77777777" w:rsidR="00837AA6" w:rsidRDefault="00837AA6" w:rsidP="00425C2A">
      <w:pPr>
        <w:ind w:firstLine="0"/>
      </w:pPr>
      <w:commentRangeStart w:id="10"/>
      <w:r>
        <w:t>Majority of Silphidae has functional wings. Ability to fly seems to be crucial for food searching for necrophagous beetles, because carrions is very ephemeral food source and also very variable in its spatial and temporal presence.</w:t>
      </w:r>
      <w:commentRangeEnd w:id="10"/>
      <w:r w:rsidR="004A5A51">
        <w:rPr>
          <w:rStyle w:val="Odkaznakoment"/>
          <w:rFonts w:eastAsia="MS Mincho"/>
          <w:lang w:val="cs-CZ"/>
        </w:rPr>
        <w:commentReference w:id="10"/>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A30B5D">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A30B5D">
        <w:fldChar w:fldCharType="separate"/>
      </w:r>
      <w:r w:rsidR="004A5A51" w:rsidRPr="004A5A51">
        <w:rPr>
          <w:noProof/>
        </w:rPr>
        <w:t xml:space="preserve">(Ikeda </w:t>
      </w:r>
      <w:r w:rsidR="004A5A51" w:rsidRPr="004A5A51">
        <w:rPr>
          <w:i/>
          <w:noProof/>
        </w:rPr>
        <w:t>et al.</w:t>
      </w:r>
      <w:r w:rsidR="004A5A51" w:rsidRPr="004A5A51">
        <w:rPr>
          <w:noProof/>
        </w:rPr>
        <w:t>, 2007, 2013)</w:t>
      </w:r>
      <w:r w:rsidR="00A30B5D">
        <w:fldChar w:fldCharType="end"/>
      </w:r>
      <w:r w:rsidR="004A5A51">
        <w:t>.</w:t>
      </w:r>
      <w:r w:rsidR="00A66A2E">
        <w:t xml:space="preserve"> </w:t>
      </w:r>
    </w:p>
    <w:p w14:paraId="05DEE1E5" w14:textId="77777777" w:rsidR="00AC202B" w:rsidRDefault="00A66A2E" w:rsidP="00425C2A">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A30B5D">
        <w:fldChar w:fldCharType="begin" w:fldLock="1"/>
      </w:r>
      <w:r w:rsidR="005B3A05">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 } ], "mendeley" : { "formattedCitation" : "(Petru\u0161ka, 1964)", "plainTextFormattedCitation" : "(Petru\u0161ka, 1964)", "previouslyFormattedCitation" : "(Petru\u0161ka, 1964)" }, "properties" : { "noteIndex" : 0 }, "schema" : "https://github.com/citation-style-language/schema/raw/master/csl-citation.json" }</w:instrText>
      </w:r>
      <w:r w:rsidR="00A30B5D">
        <w:fldChar w:fldCharType="separate"/>
      </w:r>
      <w:r w:rsidRPr="00A66A2E">
        <w:rPr>
          <w:noProof/>
        </w:rPr>
        <w:t>(Petruška, 1964)</w:t>
      </w:r>
      <w:r w:rsidR="00A30B5D">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14:paraId="528CB54E" w14:textId="77777777" w:rsidR="004C047C" w:rsidRDefault="004C047C" w:rsidP="00425C2A">
      <w:pPr>
        <w:ind w:firstLine="0"/>
      </w:pPr>
      <w:r>
        <w:t xml:space="preserve">It was found that flight height is probably also positively correlated with body size, and bigger species fly higher than smaller ones OHKAWara 1991. </w:t>
      </w:r>
      <w:r w:rsidR="005B191E">
        <w:t>Searching height was also found to be similar for individuals of the same species, but it could be shifted between sites probably due to presence of competitors.Abundance of silphids in different heights and they found that</w:t>
      </w:r>
    </w:p>
    <w:p w14:paraId="7B144421" w14:textId="77777777" w:rsidR="00B9793D" w:rsidRDefault="00B9793D" w:rsidP="00425C2A">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rsidR="00A30B5D">
        <w:fldChar w:fldCharType="separate"/>
      </w:r>
      <w:r w:rsidR="005B3A05" w:rsidRPr="005B3A05">
        <w:rPr>
          <w:noProof/>
        </w:rPr>
        <w:t xml:space="preserve">(Novák, 1961, 1962; Růžička, 1994; Kočárek, 2003; Looney </w:t>
      </w:r>
      <w:r w:rsidR="005B3A05" w:rsidRPr="005B3A05">
        <w:rPr>
          <w:i/>
          <w:noProof/>
        </w:rPr>
        <w:t>et al.</w:t>
      </w:r>
      <w:r w:rsidR="005B3A05" w:rsidRPr="005B3A05">
        <w:rPr>
          <w:noProof/>
        </w:rPr>
        <w:t>, 2006, 2009)</w:t>
      </w:r>
      <w:r w:rsidR="00A30B5D">
        <w:fldChar w:fldCharType="end"/>
      </w:r>
      <w:r>
        <w:t>.</w:t>
      </w:r>
      <w:r w:rsidR="005C1A11">
        <w:t xml:space="preserve"> </w:t>
      </w:r>
    </w:p>
    <w:p w14:paraId="53869B2D" w14:textId="77777777" w:rsidR="00654050" w:rsidRDefault="00654050" w:rsidP="00425C2A">
      <w:pPr>
        <w:ind w:firstLine="0"/>
      </w:pPr>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A30B5D">
        <w:fldChar w:fldCharType="separate"/>
      </w:r>
      <w:r w:rsidR="005B3A05" w:rsidRPr="005B3A05">
        <w:rPr>
          <w:noProof/>
        </w:rPr>
        <w:t>(Novák, 1962; Růžička, 1994; Kočárek, 2003)</w:t>
      </w:r>
      <w:r w:rsidR="00A30B5D">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t>.</w:t>
      </w:r>
      <w:r w:rsidR="00704013">
        <w:t xml:space="preserve"> Similar pattern was observed between different soil types and some species were observed more often on one particular soil type pukowski, 1933, paulian 1946, theodorides 1952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mendeley" : { "formattedCitation" : "(Nov\u00e1k, 1961, 1962)", "plainTextFormattedCitation" : "(Nov\u00e1k, 1961, 1962)", "previouslyFormattedCitation" : "(Nov\u00e1k, 1961, 1962)" }, "properties" : { "noteIndex" : 0 }, "schema" : "https://github.com/citation-style-language/schema/raw/master/csl-citation.json" }</w:instrText>
      </w:r>
      <w:r w:rsidR="00A30B5D">
        <w:fldChar w:fldCharType="separate"/>
      </w:r>
      <w:r w:rsidR="00704013" w:rsidRPr="00704013">
        <w:rPr>
          <w:noProof/>
        </w:rPr>
        <w:t>(Novák, 1961, 1962)</w:t>
      </w:r>
      <w:r w:rsidR="00A30B5D">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14:paraId="6DFBEA7B" w14:textId="77777777" w:rsidR="009308EE" w:rsidRDefault="009308EE" w:rsidP="00425C2A">
      <w:pPr>
        <w:ind w:firstLine="0"/>
      </w:pPr>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A30B5D">
        <w:fldChar w:fldCharType="begin" w:fldLock="1"/>
      </w:r>
      <w:r w:rsidR="005B3A05">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A30B5D">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A30B5D">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A30B5D">
        <w:fldChar w:fldCharType="begin" w:fldLock="1"/>
      </w:r>
      <w:r w:rsidR="00131064">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A30B5D">
        <w:fldChar w:fldCharType="separate"/>
      </w:r>
      <w:r w:rsidR="00057D8F" w:rsidRPr="00057D8F">
        <w:rPr>
          <w:noProof/>
        </w:rPr>
        <w:t>(Novák, 1965)</w:t>
      </w:r>
      <w:r w:rsidR="00A30B5D">
        <w:fldChar w:fldCharType="end"/>
      </w:r>
      <w:r w:rsidR="00057D8F">
        <w:t xml:space="preserve">. </w:t>
      </w:r>
      <w:r w:rsidR="00A30B5D">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A30B5D">
        <w:fldChar w:fldCharType="separate"/>
      </w:r>
      <w:r w:rsidRPr="009308EE">
        <w:rPr>
          <w:noProof/>
        </w:rPr>
        <w:t xml:space="preserve">(Looney </w:t>
      </w:r>
      <w:r w:rsidRPr="009308EE">
        <w:rPr>
          <w:i/>
          <w:noProof/>
        </w:rPr>
        <w:t>et al.</w:t>
      </w:r>
      <w:r w:rsidRPr="009308EE">
        <w:rPr>
          <w:noProof/>
        </w:rPr>
        <w:t>, 2009)</w:t>
      </w:r>
      <w:r w:rsidR="00A30B5D">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14:paraId="745F686B" w14:textId="77777777" w:rsidR="006169CE" w:rsidRDefault="006169CE" w:rsidP="00425C2A">
      <w:pPr>
        <w:ind w:firstLine="0"/>
      </w:pPr>
      <w:r>
        <w:t>Temporal distribution</w:t>
      </w:r>
    </w:p>
    <w:p w14:paraId="0B35B4E7" w14:textId="77777777" w:rsidR="006169CE" w:rsidRDefault="006169CE" w:rsidP="00425C2A">
      <w:pPr>
        <w:ind w:firstLine="0"/>
      </w:pPr>
      <w:r>
        <w:t xml:space="preserve">Temporal distribution of burying beetles of genus </w:t>
      </w:r>
      <w:r w:rsidRPr="00D775F2">
        <w:rPr>
          <w:i/>
        </w:rPr>
        <w:t>Nicrophorus</w:t>
      </w:r>
      <w:r>
        <w:t xml:space="preserve"> is govern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 xml:space="preserve">N. </w:t>
      </w:r>
      <w:r w:rsidRPr="00D775F2">
        <w:rPr>
          <w:i/>
        </w:rPr>
        <w:lastRenderedPageBreak/>
        <w:t>humator</w:t>
      </w:r>
      <w:r>
        <w:t xml:space="preserve"> and </w:t>
      </w:r>
      <w:r w:rsidRPr="00D775F2">
        <w:rPr>
          <w:i/>
        </w:rPr>
        <w:t>N. vestigator</w:t>
      </w:r>
      <w:r>
        <w:t>)</w:t>
      </w:r>
      <w:r w:rsidR="00131064">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07ea9220-0365-4d4a-8a69-5fbae70887d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A30B5D">
        <w:fldChar w:fldCharType="separate"/>
      </w:r>
      <w:r w:rsidR="005B3A05" w:rsidRPr="005B3A05">
        <w:rPr>
          <w:noProof/>
        </w:rPr>
        <w:t>(Novák, 1962; Šustek, 1981; Růžička, 1994)</w:t>
      </w:r>
      <w:r w:rsidR="00A30B5D">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rsidR="00131064">
        <w:t xml:space="preserve">. </w:t>
      </w:r>
    </w:p>
    <w:p w14:paraId="2669C847" w14:textId="77777777" w:rsidR="00590AB4" w:rsidRDefault="00590AB4" w:rsidP="00425C2A">
      <w:pPr>
        <w:ind w:firstLine="0"/>
      </w:pPr>
      <w:r>
        <w:t xml:space="preserve">In general, bigger species have longer development thus they have lower number of generation during the year than small species CITACE!!!!. </w:t>
      </w:r>
      <w:r w:rsidRPr="00D775F2">
        <w:rPr>
          <w:i/>
        </w:rPr>
        <w:t>Nicrophorus germanicus</w:t>
      </w:r>
      <w:r>
        <w:t xml:space="preserve"> (body length around 4 cm) has usually one generation per year in Czech Republic. In comparison, </w:t>
      </w:r>
      <w:r w:rsidRPr="00D775F2">
        <w:rPr>
          <w:i/>
        </w:rPr>
        <w:t>N. vespillo</w:t>
      </w:r>
      <w:r>
        <w:t xml:space="preserve"> (body length around 3 cm), which is sharing the same habitat with the previous, has two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A30B5D">
        <w:fldChar w:fldCharType="separate"/>
      </w:r>
      <w:r w:rsidRPr="00590AB4">
        <w:rPr>
          <w:noProof/>
        </w:rPr>
        <w:t>(Novák, 1961)</w:t>
      </w:r>
      <w:r w:rsidR="00A30B5D">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A30B5D">
        <w:fldChar w:fldCharType="separate"/>
      </w:r>
      <w:r w:rsidRPr="00590AB4">
        <w:rPr>
          <w:noProof/>
        </w:rPr>
        <w:t>(Novák, 1966)</w:t>
      </w:r>
      <w:r w:rsidR="00A30B5D">
        <w:fldChar w:fldCharType="end"/>
      </w:r>
      <w:r>
        <w:t xml:space="preserve">. </w:t>
      </w:r>
    </w:p>
    <w:p w14:paraId="433514C6" w14:textId="77777777" w:rsidR="000A083F" w:rsidRDefault="007D27F7" w:rsidP="00425C2A">
      <w:pPr>
        <w:ind w:firstLine="0"/>
      </w:pPr>
      <w:r>
        <w:t>Circadian activity</w:t>
      </w:r>
    </w:p>
    <w:p w14:paraId="666AC69F" w14:textId="77777777" w:rsidR="007D27F7" w:rsidRDefault="007D27F7" w:rsidP="00425C2A">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commentRangeStart w:id="11"/>
      <w:r>
        <w:t>Sanders et al 2002</w:t>
      </w:r>
      <w:commentRangeEnd w:id="11"/>
      <w:r>
        <w:rPr>
          <w:rStyle w:val="Odkaznakoment"/>
          <w:rFonts w:eastAsia="MS Mincho"/>
          <w:lang w:val="cs-CZ"/>
        </w:rPr>
        <w:commentReference w:id="11"/>
      </w:r>
      <w:r>
        <w:t xml:space="preserve">. It was found that </w:t>
      </w:r>
      <w:r w:rsidR="00805190">
        <w:t xml:space="preserve">predominant </w:t>
      </w:r>
      <w:r w:rsidR="00861E79">
        <w:t>type of activity (nocturnal, diurnal) differs</w:t>
      </w:r>
      <w:r w:rsidR="00805190">
        <w:t xml:space="preserve"> between ecological groups. Diurnal activity is common </w:t>
      </w:r>
      <w:r w:rsidR="00861E79">
        <w:t>for predators and herbivores, probably because they are using sight for food searching, but saprop</w:t>
      </w:r>
      <w:r w:rsidR="001671C2">
        <w:t>h</w:t>
      </w:r>
      <w:r w:rsidR="00861E79">
        <w:t xml:space="preserve">agous and necrophagous beetles use </w:t>
      </w:r>
      <w:r w:rsidR="001671C2">
        <w:t>chemoreceptors to do so therefore they prefer low light conditions (crepuscular and nocturnal activity) (Lewis and Taylor 1965).</w:t>
      </w:r>
    </w:p>
    <w:p w14:paraId="2952A1AC" w14:textId="77777777" w:rsidR="001671C2" w:rsidRDefault="00A30B5D" w:rsidP="00425C2A">
      <w:pPr>
        <w:ind w:firstLine="0"/>
      </w:pPr>
      <w:r>
        <w:fldChar w:fldCharType="begin" w:fldLock="1"/>
      </w:r>
      <w:r w:rsidR="005B3A0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8344C3" w:rsidRPr="008344C3">
        <w:rPr>
          <w:noProof/>
        </w:rPr>
        <w:t>(Špicarová, 1974)</w:t>
      </w:r>
      <w:r>
        <w:fldChar w:fldCharType="end"/>
      </w:r>
      <w:r w:rsidR="008344C3">
        <w:t xml:space="preserve"> shown</w:t>
      </w:r>
      <w:r w:rsidR="008141DC">
        <w:t xml:space="preserve"> in the laboratory conditions</w:t>
      </w:r>
      <w:r w:rsidR="008344C3">
        <w:t xml:space="preserve"> that</w:t>
      </w:r>
      <w:r w:rsidR="001671C2">
        <w:t xml:space="preserve"> </w:t>
      </w:r>
      <w:r w:rsidR="008344C3">
        <w:t xml:space="preserve">young adults of </w:t>
      </w:r>
      <w:r w:rsidR="001671C2" w:rsidRPr="008141DC">
        <w:rPr>
          <w:i/>
        </w:rPr>
        <w:t>N. germanicus</w:t>
      </w:r>
      <w:r w:rsidR="001671C2">
        <w:t xml:space="preserve"> </w:t>
      </w:r>
      <w:r w:rsidR="008344C3">
        <w:t>are leaving soil</w:t>
      </w:r>
      <w:r w:rsidR="001671C2">
        <w:t xml:space="preserve"> predominantly right after sundown</w:t>
      </w:r>
      <w:r w:rsidR="008344C3">
        <w:t>. This was in contrast to her</w:t>
      </w:r>
      <w:r w:rsidR="008141DC">
        <w:t xml:space="preserve"> laboratory</w:t>
      </w:r>
      <w:r w:rsidR="008344C3">
        <w:t xml:space="preserve"> observations of </w:t>
      </w:r>
      <w:r w:rsidR="008344C3" w:rsidRPr="008141DC">
        <w:rPr>
          <w:i/>
        </w:rPr>
        <w:t>N. vespillo</w:t>
      </w:r>
      <w:r w:rsidR="008344C3">
        <w:t xml:space="preserve"> </w:t>
      </w:r>
      <w:r>
        <w:fldChar w:fldCharType="begin" w:fldLock="1"/>
      </w:r>
      <w:r w:rsidR="008141D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A815BB" w:rsidRPr="00A815BB">
        <w:rPr>
          <w:noProof/>
        </w:rPr>
        <w:t>(Špicarová, 1972)</w:t>
      </w:r>
      <w:r>
        <w:fldChar w:fldCharType="end"/>
      </w:r>
      <w:r w:rsidR="008141DC">
        <w:t xml:space="preserve">, which </w:t>
      </w:r>
      <w:r w:rsidR="00A815BB">
        <w:t>left the</w:t>
      </w:r>
      <w:r w:rsidR="008344C3">
        <w:t xml:space="preserve"> soil</w:t>
      </w:r>
      <w:r w:rsidR="00A815BB">
        <w:t xml:space="preserve"> predominantly </w:t>
      </w:r>
      <w:r w:rsidR="008344C3">
        <w:t>right after noon.</w:t>
      </w:r>
      <w:r w:rsidR="001671C2">
        <w:t xml:space="preserve"> </w:t>
      </w:r>
      <w:r w:rsidR="008141DC">
        <w:t xml:space="preserve">Field observations did not support asserted theory of diurnal activity of </w:t>
      </w:r>
      <w:r w:rsidR="008141DC" w:rsidRPr="000E7D5E">
        <w:rPr>
          <w:i/>
        </w:rPr>
        <w:t>N. vespillo</w:t>
      </w:r>
      <w:r w:rsidR="008141DC">
        <w:t xml:space="preserve"> </w:t>
      </w:r>
      <w:r>
        <w:fldChar w:fldCharType="begin" w:fldLock="1"/>
      </w:r>
      <w:r w:rsidR="00081C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8141DC" w:rsidRPr="008141DC">
        <w:rPr>
          <w:noProof/>
        </w:rPr>
        <w:t>(Kočárek, 2001)</w:t>
      </w:r>
      <w:r>
        <w:fldChar w:fldCharType="end"/>
      </w:r>
      <w:r w:rsidR="008141DC">
        <w:t xml:space="preserve">, but they </w:t>
      </w:r>
      <w:r w:rsidR="000E7D5E">
        <w:t xml:space="preserve">found that </w:t>
      </w:r>
      <w:r w:rsidR="000E7D5E" w:rsidRPr="000E7D5E">
        <w:rPr>
          <w:i/>
        </w:rPr>
        <w:t>T. sinuatus, T. rugosus</w:t>
      </w:r>
      <w:r w:rsidR="000E7D5E">
        <w:t xml:space="preserve"> and </w:t>
      </w:r>
      <w:r w:rsidR="000E7D5E" w:rsidRPr="000E7D5E">
        <w:rPr>
          <w:i/>
        </w:rPr>
        <w:t>O. thoracicum</w:t>
      </w:r>
      <w:r w:rsidR="000E7D5E">
        <w:t xml:space="preserve"> are almost exclusively diurnal.</w:t>
      </w:r>
      <w:r w:rsidR="00081C2C">
        <w:t xml:space="preserve"> Repeated experiment confirmed that these species have diurnal activity in Central Europe </w:t>
      </w:r>
      <w:r>
        <w:fldChar w:fldCharType="begin" w:fldLock="1"/>
      </w:r>
      <w:r w:rsidR="00697D1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fldChar w:fldCharType="separate"/>
      </w:r>
      <w:r w:rsidR="00081C2C" w:rsidRPr="00081C2C">
        <w:rPr>
          <w:noProof/>
        </w:rPr>
        <w:t>(Kocarek, 2002)</w:t>
      </w:r>
      <w:r>
        <w:fldChar w:fldCharType="end"/>
      </w:r>
      <w:r w:rsidR="00081C2C">
        <w:t xml:space="preserve">. </w:t>
      </w:r>
    </w:p>
    <w:p w14:paraId="62110A24" w14:textId="77777777" w:rsidR="00697D15" w:rsidRDefault="00697D15" w:rsidP="00425C2A">
      <w:pPr>
        <w:ind w:firstLine="0"/>
      </w:pPr>
      <w:r>
        <w:t>Intraspecific and interspecific competition</w:t>
      </w:r>
    </w:p>
    <w:p w14:paraId="42BEEBEF" w14:textId="77777777" w:rsidR="00697D15" w:rsidRDefault="00697D15" w:rsidP="00425C2A">
      <w:pPr>
        <w:ind w:firstLine="0"/>
      </w:pPr>
      <w:r>
        <w:t xml:space="preserve">Carrion is very good source of nutrients and the competition associated with such a source is very harsh. Nicrophorinae and Silphinae differ in their competetive strategies. Nicrophorinae </w:t>
      </w:r>
      <w:r>
        <w:lastRenderedPageBreak/>
        <w:t xml:space="preserve">prefer smaller corpses (&lt;100 g) and Silphinae prefer bigger carrions (&gt;300 g), which limits competition between these two group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w:t>
      </w:r>
    </w:p>
    <w:p w14:paraId="316DF609" w14:textId="77777777" w:rsidR="00697D15" w:rsidRDefault="00697D15" w:rsidP="00425C2A">
      <w:pPr>
        <w:ind w:firstLine="0"/>
      </w:pPr>
      <w:r>
        <w:t>Nicrophorinae avoid an interspecific competition by burying carrion underground, which limits ability of other species to locate it</w:t>
      </w:r>
      <w:r w:rsidR="00C7237A">
        <w:t xml:space="preserve">. </w:t>
      </w:r>
      <w:r w:rsidR="00AE0092">
        <w:fldChar w:fldCharType="begin" w:fldLock="1"/>
      </w:r>
      <w:r w:rsidR="00AE0092">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AE0092">
        <w:fldChar w:fldCharType="separate"/>
      </w:r>
      <w:r w:rsidR="00AE0092" w:rsidRPr="00AE0092">
        <w:rPr>
          <w:noProof/>
        </w:rPr>
        <w:t>(Springett, 1968)</w:t>
      </w:r>
      <w:r w:rsidR="00AE0092">
        <w:fldChar w:fldCharType="end"/>
      </w:r>
      <w:r w:rsidR="00C7237A">
        <w:t xml:space="preserve"> and others </w:t>
      </w:r>
      <w:r w:rsidR="00AE0092">
        <w:fldChar w:fldCharType="begin" w:fldLock="1"/>
      </w:r>
      <w:r w:rsidR="005B3A05">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 }, { "id" : "ITEM-2",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2", "issued" : { "date-parts" : [ [ "2008" ] ] }, "page" : "749-758", "title" : "Carrion beetles (Coleoptera: Silphidae)", "type" : "article-journal" }, "uris" : [ "http://www.mendeley.com/documents/?uuid=65364fd9-c35b-4b01-811e-972ebba5197c" ] }, { "id" : "ITEM-3", "itemData" : { "author" : [ { "dropping-particle" : "", "family" : "Anderson", "given" : "Robert S.", "non-dropping-particle" : "", "parse-names" : false, "suffix" : "" } ], "container-title" : "Canadian Journal of Zoology", "id" : "ITEM-3",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AE0092">
        <w:fldChar w:fldCharType="separate"/>
      </w:r>
      <w:r w:rsidR="005B3A05" w:rsidRPr="005B3A05">
        <w:rPr>
          <w:noProof/>
        </w:rPr>
        <w:t>(Anderson, 1982; Ratcliffe, 1996; Sikes, 2008)</w:t>
      </w:r>
      <w:r w:rsidR="00AE0092">
        <w:fldChar w:fldCharType="end"/>
      </w:r>
      <w:r w:rsidR="00C7237A">
        <w:t xml:space="preserve"> offer an theory that Silphidae</w:t>
      </w:r>
      <w:r w:rsidR="0015569D">
        <w:t xml:space="preserve"> and especially Nicrophorinae</w:t>
      </w:r>
      <w:r w:rsidR="00C7237A">
        <w:t xml:space="preserve"> </w:t>
      </w:r>
      <w:r w:rsidR="0015569D">
        <w:t>have symbiotic relationship with</w:t>
      </w:r>
      <w:r w:rsidR="00C7237A">
        <w:t xml:space="preserve"> mites from gen</w:t>
      </w:r>
      <w:r w:rsidR="0015569D">
        <w:t xml:space="preserve">us </w:t>
      </w:r>
      <w:r w:rsidR="0015569D" w:rsidRPr="0015569D">
        <w:rPr>
          <w:i/>
        </w:rPr>
        <w:t>Poecilochirus</w:t>
      </w:r>
      <w:r w:rsidR="0015569D">
        <w:t xml:space="preserve"> G. Canestrini &amp; Canestrini, 1882 (Mesostigmata: Parasitidae), which are often hitchhiking on carrion beetles, and they are feeding on fly eggs. Therefore they eliminate them from competition before they have a chance to escape or hide. </w:t>
      </w:r>
    </w:p>
    <w:p w14:paraId="62847250" w14:textId="77777777" w:rsidR="00BF491D" w:rsidRDefault="00BF491D" w:rsidP="00425C2A">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p>
    <w:p w14:paraId="0E224600" w14:textId="77777777" w:rsidR="00BF491D" w:rsidRDefault="00BF491D" w:rsidP="00425C2A">
      <w:pPr>
        <w:ind w:firstLine="0"/>
      </w:pPr>
      <w:r>
        <w:t xml:space="preserve">Competition between species of subfamily Nicrophorinae is also very intense and each breading pair has to occupy their own, small corpse. In these fights are bigger species of Nicrophorinae in clear advantage. Such a situation would have to result in competetive exclusion and ultimately extinction of smaller species, but we are not witnessing such situation. Most probable reason for such a peaceful coexistence of several species is their temporal and spatial </w:t>
      </w:r>
      <w:r w:rsidR="00E35BBF">
        <w:t xml:space="preserve">separation, because fights would result in wasting resources of everybody involved </w:t>
      </w:r>
      <w:r w:rsidR="00A30B5D">
        <w:fldChar w:fldCharType="begin" w:fldLock="1"/>
      </w:r>
      <w:r w:rsidR="00244C00">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A30B5D">
        <w:fldChar w:fldCharType="separate"/>
      </w:r>
      <w:r w:rsidR="00E35BBF" w:rsidRPr="00E35BBF">
        <w:rPr>
          <w:noProof/>
        </w:rPr>
        <w:t>(Anderson, 1982)</w:t>
      </w:r>
      <w:r w:rsidR="00A30B5D">
        <w:fldChar w:fldCharType="end"/>
      </w:r>
      <w:r w:rsidR="00E35BBF">
        <w:t xml:space="preserve">. </w:t>
      </w:r>
      <w:r w:rsidR="00244C00">
        <w:t xml:space="preserve">Intraspecific competition, as I already described, is very physical and bigger individuals tend to win over small ones, but several cases of communal breeding were reported </w:t>
      </w:r>
      <w:r w:rsidR="00A30B5D">
        <w:fldChar w:fldCharType="begin" w:fldLock="1"/>
      </w:r>
      <w:r w:rsidR="005B3A05">
        <w:instrText>ADDIN CSL_CITATION { "citationItems" : [ { "id" : "ITEM-1", "itemData" : { "id" : "ITEM-1", "issued" : { "date-parts" : [ [ "0" ] ] }, "title" : "Trumbo&amp;Fiore1994AmMidlandNatur_Nicrophorus_interspecific_competition_evolution.pdf", "type" : "article" }, "uris" : [ "http://www.mendeley.com/documents/?uuid=cafbaaaa-4ea7-424c-a60e-aa62444e04dc" ] }, { "id" : "ITEM-2", "itemData" : { "id" : "ITEM-2", "issued" : { "date-parts" : [ [ "0" ] ] }, "title" : "Trumbo1995EvolEcol_Silphidae_Nicroporus_Nesting_failure_communal_associations.pdf", "type" : "article" }, "uris" : [ "http://www.mendeley.com/documents/?uuid=6ca933d8-ca9f-48f5-a565-bdc60b6a16e1"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 } ], "mendeley" : { "formattedCitation" : "(\u201cTrumbo&amp;Fiore1994AmMidlandNatur_Nicrophorus_interspecific_competition_evolution.pdf,\u201d n.d., \u201cTrumbo1995EvolEcol_Silphidae_Nicroporus_Nesting_failure_communal_associations.pdf,\u201d n.d.; Scott &lt;i&gt;et al.&lt;/i&gt;, 2007)", "plainTextFormattedCitation" : "(\u201cTrumbo&amp;Fiore1994AmMidlandNatur_Nicrophorus_interspecific_competition_evolution.pdf,\u201d n.d., \u201cTrumbo1995EvolEcol_Silphidae_Nicroporus_Nesting_failure_communal_associations.pdf,\u201d n.d.; Scott et al., 2007)", "previouslyFormattedCitation" : "(\u201cTrumbo&amp;Fiore1994AmMidlandNatur_Nicrophorus_interspecific_competition_evolution.pdf,\u201d n.d., \u201cTrumbo1995EvolEcol_Silphidae_Nicroporus_Nesting_failure_communal_associations.pdf,\u201d n.d.; Scott &lt;i&gt;et al.&lt;/i&gt;, 2007)" }, "properties" : { "noteIndex" : 0 }, "schema" : "https://github.com/citation-style-language/schema/raw/master/csl-citation.json" }</w:instrText>
      </w:r>
      <w:r w:rsidR="00A30B5D">
        <w:fldChar w:fldCharType="separate"/>
      </w:r>
      <w:r w:rsidR="00244C00" w:rsidRPr="00244C00">
        <w:rPr>
          <w:noProof/>
        </w:rPr>
        <w:t xml:space="preserve">(“Trumbo&amp;Fiore1994AmMidlandNatur_Nicrophorus_interspecific_competition_evolution.pdf,” n.d., “Trumbo1995EvolEcol_Silphidae_Nicroporus_Nesting_failure_communal_associations.pdf,” n.d.; Scott </w:t>
      </w:r>
      <w:r w:rsidR="00244C00" w:rsidRPr="00244C00">
        <w:rPr>
          <w:i/>
          <w:noProof/>
        </w:rPr>
        <w:t>et al.</w:t>
      </w:r>
      <w:r w:rsidR="00244C00" w:rsidRPr="00244C00">
        <w:rPr>
          <w:noProof/>
        </w:rPr>
        <w:t>, 2007)</w:t>
      </w:r>
      <w:r w:rsidR="00A30B5D">
        <w:fldChar w:fldCharType="end"/>
      </w:r>
      <w:r w:rsidR="00244C00">
        <w:t>trumbot</w:t>
      </w:r>
    </w:p>
    <w:p w14:paraId="53E426CB" w14:textId="77777777" w:rsidR="00244C00" w:rsidRDefault="00244C00" w:rsidP="00425C2A">
      <w:pPr>
        <w:ind w:firstLine="0"/>
      </w:pPr>
    </w:p>
    <w:p w14:paraId="72B12DCF" w14:textId="77777777" w:rsidR="00244C00" w:rsidRDefault="00244C00" w:rsidP="00425C2A">
      <w:pPr>
        <w:ind w:firstLine="0"/>
      </w:pPr>
      <w:r>
        <w:t>Leiodidae: Cholevinae</w:t>
      </w:r>
    </w:p>
    <w:p w14:paraId="123745E7" w14:textId="77777777" w:rsidR="00244C00" w:rsidRDefault="00244C00" w:rsidP="00425C2A">
      <w:pPr>
        <w:ind w:firstLine="0"/>
      </w:pPr>
      <w:r>
        <w:t>Taxonomy</w:t>
      </w:r>
    </w:p>
    <w:p w14:paraId="6D817160" w14:textId="77777777" w:rsidR="00244C00" w:rsidRDefault="00244C00" w:rsidP="00425C2A">
      <w:pPr>
        <w:ind w:firstLine="0"/>
      </w:pPr>
      <w:r>
        <w:lastRenderedPageBreak/>
        <w:t>Subfamily Cholevinae is</w:t>
      </w:r>
      <w:r w:rsidR="002D64AA">
        <w:t xml:space="preserve"> monophyletic and</w:t>
      </w:r>
      <w:r>
        <w:t xml:space="preserve"> currently placed inside of family Leiodidae and it is one of its largest groups </w:t>
      </w:r>
      <w:r w:rsidR="004D0292">
        <w:t>with aproximately 1 605 species</w:t>
      </w:r>
      <w:r>
        <w:t xml:space="preserve"> (</w:t>
      </w:r>
      <w:commentRangeStart w:id="12"/>
      <w:r>
        <w:t xml:space="preserve">newton </w:t>
      </w:r>
      <w:commentRangeEnd w:id="12"/>
      <w:r w:rsidR="001B06E8">
        <w:rPr>
          <w:rStyle w:val="Odkaznakoment"/>
          <w:rFonts w:eastAsia="MS Mincho"/>
          <w:lang w:val="cs-CZ"/>
        </w:rPr>
        <w:commentReference w:id="12"/>
      </w:r>
      <w:r>
        <w:t xml:space="preserve">1998, </w:t>
      </w:r>
      <w:r w:rsidR="006151BA">
        <w:fldChar w:fldCharType="begin" w:fldLock="1"/>
      </w:r>
      <w:r w:rsidR="006151BA">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mendeley" : { "formattedCitation" : "(Perreau, 2004)", "plainTextFormattedCitation" : "(Perreau, 2004)", "previouslyFormattedCitation" : "(Perreau, 2004)" }, "properties" : { "noteIndex" : 0 }, "schema" : "https://github.com/citation-style-language/schema/raw/master/csl-citation.json" }</w:instrText>
      </w:r>
      <w:r w:rsidR="006151BA">
        <w:fldChar w:fldCharType="separate"/>
      </w:r>
      <w:r w:rsidR="006151BA" w:rsidRPr="006151BA">
        <w:rPr>
          <w:noProof/>
        </w:rPr>
        <w:t>(Perreau, 2004)</w:t>
      </w:r>
      <w:r w:rsidR="006151BA">
        <w:fldChar w:fldCharType="end"/>
      </w:r>
      <w:r w:rsidR="002D64AA">
        <w:t xml:space="preserve"> </w:t>
      </w:r>
      <w:commentRangeStart w:id="13"/>
      <w:r w:rsidR="002D64AA">
        <w:t xml:space="preserve">newton </w:t>
      </w:r>
      <w:commentRangeEnd w:id="13"/>
      <w:r w:rsidR="001B06E8">
        <w:rPr>
          <w:rStyle w:val="Odkaznakoment"/>
          <w:rFonts w:eastAsia="MS Mincho"/>
          <w:lang w:val="cs-CZ"/>
        </w:rPr>
        <w:commentReference w:id="13"/>
      </w:r>
      <w:r w:rsidR="002D64AA">
        <w:t>2005</w:t>
      </w:r>
      <w:r>
        <w:t>).</w:t>
      </w:r>
      <w:r w:rsidR="002308D7">
        <w:t xml:space="preserve"> The place of origin of the entire group was probably on south part of Gondwana continent (today's Antarctica) in Triassic period (250 – 200 MYA). Choleviane spread from there to all continents, but they went extinct on the Antarctica itself (</w:t>
      </w:r>
      <w:commentRangeStart w:id="14"/>
      <w:r w:rsidR="002308D7">
        <w:t xml:space="preserve">giachino </w:t>
      </w:r>
      <w:commentRangeEnd w:id="14"/>
      <w:r w:rsidR="001B06E8">
        <w:rPr>
          <w:rStyle w:val="Odkaznakoment"/>
          <w:rFonts w:eastAsia="MS Mincho"/>
          <w:lang w:val="cs-CZ"/>
        </w:rPr>
        <w:commentReference w:id="14"/>
      </w:r>
      <w:r w:rsidR="002308D7">
        <w:t>et al. 1998).</w:t>
      </w:r>
    </w:p>
    <w:p w14:paraId="19E77480" w14:textId="77777777" w:rsidR="002308D7" w:rsidRDefault="002308D7" w:rsidP="00425C2A">
      <w:pPr>
        <w:ind w:firstLine="0"/>
      </w:pPr>
      <w:r>
        <w:t>Biodiversity hot spot for Cholevinae is Mediterranean thanks to cave dwelling tribe Leptodirini, with high rate of endemism (</w:t>
      </w:r>
      <w:commentRangeStart w:id="15"/>
      <w:r>
        <w:t xml:space="preserve">newton </w:t>
      </w:r>
      <w:commentRangeEnd w:id="15"/>
      <w:r w:rsidR="001B06E8">
        <w:rPr>
          <w:rStyle w:val="Odkaznakoment"/>
          <w:rFonts w:eastAsia="MS Mincho"/>
          <w:lang w:val="cs-CZ"/>
        </w:rPr>
        <w:commentReference w:id="15"/>
      </w:r>
      <w:r>
        <w:t xml:space="preserve">1998, </w:t>
      </w:r>
      <w:commentRangeStart w:id="16"/>
      <w:r>
        <w:t xml:space="preserve">Zoila </w:t>
      </w:r>
      <w:commentRangeEnd w:id="16"/>
      <w:r w:rsidR="001B06E8">
        <w:rPr>
          <w:rStyle w:val="Odkaznakoment"/>
          <w:rFonts w:eastAsia="MS Mincho"/>
          <w:lang w:val="cs-CZ"/>
        </w:rPr>
        <w:commentReference w:id="16"/>
      </w:r>
      <w:r>
        <w:t xml:space="preserve">1998). </w:t>
      </w:r>
    </w:p>
    <w:p w14:paraId="5F6D1975" w14:textId="77777777" w:rsidR="00906D8E" w:rsidRDefault="00906D8E" w:rsidP="00425C2A">
      <w:pPr>
        <w:ind w:firstLine="0"/>
      </w:pPr>
      <w:r>
        <w:t>In the Czech Republic was found 48 species in 11 genuses (Nemadus C.G. Thomson, 1867, Eocatops Peyerimhoff, 1924, Anemadus REitter, 1884, Nargus C.G. Thomson, 1867, Choleva Latreille, 1796, Attaephilus Motschulsky, 1869, Dreposcia Jeannel, 1922, Sciodrepoides Hatch, 1933, Catops Paykull, 1798 and Cholevinus Reitter, 1901 (</w:t>
      </w:r>
      <w:commentRangeStart w:id="17"/>
      <w:r>
        <w:t xml:space="preserve">vávra </w:t>
      </w:r>
      <w:commentRangeEnd w:id="17"/>
      <w:r w:rsidR="001B06E8">
        <w:rPr>
          <w:rStyle w:val="Odkaznakoment"/>
          <w:rFonts w:eastAsia="MS Mincho"/>
          <w:lang w:val="cs-CZ"/>
        </w:rPr>
        <w:commentReference w:id="17"/>
      </w:r>
      <w:r>
        <w:t xml:space="preserve">and růžička 1993, </w:t>
      </w:r>
      <w:commentRangeStart w:id="18"/>
      <w:r>
        <w:t xml:space="preserve">růžička </w:t>
      </w:r>
      <w:commentRangeEnd w:id="18"/>
      <w:r w:rsidR="001B06E8">
        <w:rPr>
          <w:rStyle w:val="Odkaznakoment"/>
          <w:rFonts w:eastAsia="MS Mincho"/>
          <w:lang w:val="cs-CZ"/>
        </w:rPr>
        <w:commentReference w:id="18"/>
      </w:r>
      <w:r>
        <w:t xml:space="preserve">1996 and </w:t>
      </w:r>
      <w:commentRangeStart w:id="19"/>
      <w:r>
        <w:t xml:space="preserve">perreau </w:t>
      </w:r>
      <w:commentRangeEnd w:id="19"/>
      <w:r w:rsidR="001B06E8">
        <w:rPr>
          <w:rStyle w:val="Odkaznakoment"/>
          <w:rFonts w:eastAsia="MS Mincho"/>
          <w:lang w:val="cs-CZ"/>
        </w:rPr>
        <w:commentReference w:id="19"/>
      </w:r>
      <w:r>
        <w:t>2004)</w:t>
      </w:r>
      <w:r w:rsidR="008A70EC">
        <w:t>.</w:t>
      </w:r>
    </w:p>
    <w:p w14:paraId="777677DD" w14:textId="77777777" w:rsidR="002308D7" w:rsidRDefault="00A37D3A" w:rsidP="00425C2A">
      <w:pPr>
        <w:ind w:firstLine="0"/>
      </w:pPr>
      <w:r>
        <w:t>Majority of these species are saprophagous generalist, which feeds on decaying biological material or they could be sporophagous or mycophagous (</w:t>
      </w:r>
      <w:commentRangeStart w:id="20"/>
      <w:r>
        <w:t xml:space="preserve">Jeannel </w:t>
      </w:r>
      <w:commentRangeEnd w:id="20"/>
      <w:r w:rsidR="001B06E8">
        <w:rPr>
          <w:rStyle w:val="Odkaznakoment"/>
          <w:rFonts w:eastAsia="MS Mincho"/>
          <w:lang w:val="cs-CZ"/>
        </w:rPr>
        <w:commentReference w:id="20"/>
      </w:r>
      <w:r>
        <w:t xml:space="preserve">1936, </w:t>
      </w:r>
      <w:commentRangeStart w:id="21"/>
      <w:r>
        <w:t xml:space="preserve">Peck </w:t>
      </w:r>
      <w:commentRangeEnd w:id="21"/>
      <w:r w:rsidR="001B06E8">
        <w:rPr>
          <w:rStyle w:val="Odkaznakoment"/>
          <w:rFonts w:eastAsia="MS Mincho"/>
          <w:lang w:val="cs-CZ"/>
        </w:rPr>
        <w:commentReference w:id="21"/>
      </w:r>
      <w:r>
        <w:t xml:space="preserve">1990, 1998, </w:t>
      </w:r>
      <w:commentRangeStart w:id="22"/>
      <w:r>
        <w:t xml:space="preserve">Růžička </w:t>
      </w:r>
      <w:commentRangeEnd w:id="22"/>
      <w:r w:rsidR="001B06E8">
        <w:rPr>
          <w:rStyle w:val="Odkaznakoment"/>
          <w:rFonts w:eastAsia="MS Mincho"/>
          <w:lang w:val="cs-CZ"/>
        </w:rPr>
        <w:commentReference w:id="22"/>
      </w:r>
      <w:r>
        <w:t xml:space="preserve">a Vávra 1993, </w:t>
      </w:r>
      <w:commentRangeStart w:id="23"/>
      <w:r>
        <w:t xml:space="preserve">Betz </w:t>
      </w:r>
      <w:commentRangeEnd w:id="23"/>
      <w:r w:rsidR="001B06E8">
        <w:rPr>
          <w:rStyle w:val="Odkaznakoment"/>
          <w:rFonts w:eastAsia="MS Mincho"/>
          <w:lang w:val="cs-CZ"/>
        </w:rPr>
        <w:commentReference w:id="23"/>
      </w:r>
      <w:r>
        <w:t xml:space="preserve">et al. 2003). Some species were often observed onh carrions </w:t>
      </w:r>
      <w:r w:rsidR="001B06E8">
        <w:fldChar w:fldCharType="begin" w:fldLock="1"/>
      </w:r>
      <w:r w:rsidR="006151BA">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1B06E8">
        <w:fldChar w:fldCharType="separate"/>
      </w:r>
      <w:r w:rsidR="001B06E8" w:rsidRPr="001B06E8">
        <w:rPr>
          <w:noProof/>
        </w:rPr>
        <w:t>(Szymczakowski, 1961)</w:t>
      </w:r>
      <w:r w:rsidR="001B06E8">
        <w:fldChar w:fldCharType="end"/>
      </w:r>
      <w:r>
        <w:t xml:space="preserve"> and it was proposed that they could be used as bio-indicators in forensic entomology </w:t>
      </w:r>
      <w:r w:rsidR="00A30B5D">
        <w:fldChar w:fldCharType="begin" w:fldLock="1"/>
      </w:r>
      <w:r>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Archer &amp; Elgar, 2003; Schilthuizen &lt;i&gt;et al.&lt;/i&gt;, 2011)", "plainTextFormattedCitation" : "(Archer &amp; Elgar, 2003; Schilthuizen et al., 2011)", "previouslyFormattedCitation" : "(Archer &amp; Elgar, 2003; Schilthuizen &lt;i&gt;et al.&lt;/i&gt;, 2011)" }, "properties" : { "noteIndex" : 0 }, "schema" : "https://github.com/citation-style-language/schema/raw/master/csl-citation.json" }</w:instrText>
      </w:r>
      <w:r w:rsidR="00A30B5D">
        <w:fldChar w:fldCharType="separate"/>
      </w:r>
      <w:r w:rsidRPr="00A37D3A">
        <w:rPr>
          <w:noProof/>
        </w:rPr>
        <w:t xml:space="preserve">(Archer &amp; Elgar, 2003; Schilthuizen </w:t>
      </w:r>
      <w:r w:rsidRPr="00A37D3A">
        <w:rPr>
          <w:i/>
          <w:noProof/>
        </w:rPr>
        <w:t>et al.</w:t>
      </w:r>
      <w:r w:rsidRPr="00A37D3A">
        <w:rPr>
          <w:noProof/>
        </w:rPr>
        <w:t>, 2011)</w:t>
      </w:r>
      <w:r w:rsidR="00A30B5D">
        <w:fldChar w:fldCharType="end"/>
      </w:r>
      <w:r>
        <w:t>.</w:t>
      </w:r>
    </w:p>
    <w:p w14:paraId="16E15BBD" w14:textId="77777777" w:rsidR="00EE5D22" w:rsidRDefault="00A37D3A" w:rsidP="00425C2A">
      <w:pPr>
        <w:ind w:firstLine="0"/>
      </w:pPr>
      <w:r>
        <w:t xml:space="preserve">The most promising species in this regard are the ones with autumn and winter activity like Catops nigricans (Spence, 1813), Catops tristis (Panzer, 1793), Nargus wilkini (Spence, 1813) </w:t>
      </w:r>
      <w:r w:rsidR="004D3A1D">
        <w:t xml:space="preserve">Choleva agilis (Illiger 1798) </w:t>
      </w:r>
      <w:r w:rsidR="00EE5D22">
        <w:t>and</w:t>
      </w:r>
      <w:r>
        <w:t xml:space="preserve"> Choleva elongata (Paykull, 1798) </w:t>
      </w:r>
      <w:r w:rsidR="00A30B5D">
        <w:fldChar w:fldCharType="begin" w:fldLock="1"/>
      </w:r>
      <w:r w:rsidR="005B3A05">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A30B5D">
        <w:fldChar w:fldCharType="separate"/>
      </w:r>
      <w:r w:rsidR="002361E3" w:rsidRPr="002361E3">
        <w:rPr>
          <w:noProof/>
        </w:rPr>
        <w:t>(Topp, 1994, 2003)</w:t>
      </w:r>
      <w:r w:rsidR="00A30B5D">
        <w:fldChar w:fldCharType="end"/>
      </w:r>
      <w:r>
        <w:t xml:space="preserve">. These species </w:t>
      </w:r>
      <w:r w:rsidR="00EE5D22">
        <w:t xml:space="preserve">can </w:t>
      </w:r>
      <w:r>
        <w:t xml:space="preserve">occur </w:t>
      </w:r>
      <w:r w:rsidR="00EE5D22">
        <w:t>on carrions in temperatures, which are too low for usual forensic bio-indicators – flies (Diptera).</w:t>
      </w:r>
    </w:p>
    <w:p w14:paraId="5E891E47" w14:textId="77777777" w:rsidR="00A37D3A" w:rsidRDefault="00EE5D22" w:rsidP="00425C2A">
      <w:pPr>
        <w:ind w:firstLine="0"/>
      </w:pPr>
      <w:r>
        <w:t>Other promising species are the ones with very wide geographical distribution like Sciodrepoides watsoni (Spence, 1913</w:t>
      </w:r>
      <w:r w:rsidR="00A16ACC">
        <w:t>)</w:t>
      </w:r>
      <w:r w:rsidR="00FD78FE">
        <w:t xml:space="preserve">, which occurs </w:t>
      </w:r>
      <w:r w:rsidR="00A16ACC">
        <w:t xml:space="preserve">across the Holarctic region </w:t>
      </w:r>
      <w:r w:rsidR="00A30B5D">
        <w:fldChar w:fldCharType="begin" w:fldLock="1"/>
      </w:r>
      <w:r w:rsidR="00143F79">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A30B5D">
        <w:fldChar w:fldCharType="separate"/>
      </w:r>
      <w:r w:rsidR="00A16ACC" w:rsidRPr="00A16ACC">
        <w:rPr>
          <w:noProof/>
        </w:rPr>
        <w:t>(Peck &amp; Cook, 2002)</w:t>
      </w:r>
      <w:r w:rsidR="00A30B5D">
        <w:fldChar w:fldCharType="end"/>
      </w:r>
      <w:r w:rsidR="00A16ACC">
        <w:t>.</w:t>
      </w:r>
    </w:p>
    <w:p w14:paraId="4D5B619C" w14:textId="77777777" w:rsidR="00FD78FE" w:rsidRDefault="00FD78FE" w:rsidP="00425C2A">
      <w:pPr>
        <w:ind w:firstLine="0"/>
      </w:pPr>
      <w:r>
        <w:t>Ecology</w:t>
      </w:r>
    </w:p>
    <w:p w14:paraId="45BC7304" w14:textId="77777777" w:rsidR="00FD78FE" w:rsidRDefault="00FD78FE" w:rsidP="00425C2A">
      <w:pPr>
        <w:ind w:firstLine="0"/>
      </w:pPr>
      <w:r>
        <w:lastRenderedPageBreak/>
        <w:t>Cholevinae of the Central Europe prefer to be in climaticly stabile environment like leaf litter,</w:t>
      </w:r>
      <w:r w:rsidR="00FB4761">
        <w:t xml:space="preserve"> ant colonies,</w:t>
      </w:r>
      <w:r>
        <w:t xml:space="preserve"> caves or burrows and dens of small mammals </w:t>
      </w:r>
      <w:r w:rsidR="005B3A05">
        <w:fldChar w:fldCharType="begin" w:fldLock="1"/>
      </w:r>
      <w:r w:rsidR="005B3A0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5B3A05">
        <w:fldChar w:fldCharType="separate"/>
      </w:r>
      <w:r w:rsidR="005B3A05" w:rsidRPr="005B3A05">
        <w:rPr>
          <w:noProof/>
        </w:rPr>
        <w:t>(Szymczakowski, 1961)</w:t>
      </w:r>
      <w:r w:rsidR="005B3A05">
        <w:fldChar w:fldCharType="end"/>
      </w:r>
      <w:r>
        <w:t>. It is very interesting that some species are developing during the cold season</w:t>
      </w:r>
      <w:r w:rsidR="00F62C70">
        <w:t xml:space="preserve"> (sometimes called cold season species)</w:t>
      </w:r>
      <w:r>
        <w:t xml:space="preserve">, which is season </w:t>
      </w:r>
      <w:r w:rsidR="00143F79">
        <w:t>usually</w:t>
      </w:r>
      <w:r>
        <w:t xml:space="preserve"> avoided by other species</w:t>
      </w:r>
      <w:r w:rsidR="00143F79">
        <w:t xml:space="preserve"> </w:t>
      </w:r>
      <w:r w:rsidR="00A30B5D">
        <w:fldChar w:fldCharType="begin" w:fldLock="1"/>
      </w:r>
      <w:r w:rsidR="00BD348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143F79" w:rsidRPr="00143F79">
        <w:rPr>
          <w:noProof/>
        </w:rPr>
        <w:t>(Topp, 1994)</w:t>
      </w:r>
      <w:r w:rsidR="00A30B5D">
        <w:fldChar w:fldCharType="end"/>
      </w:r>
      <w:r>
        <w:t xml:space="preserve">. </w:t>
      </w:r>
      <w:r w:rsidR="00143F79">
        <w:t xml:space="preserve">These species try to avoid temperature higher than 20°C and they </w:t>
      </w:r>
      <w:r w:rsidR="00BD3483">
        <w:t>aestivate during</w:t>
      </w:r>
      <w:r w:rsidR="00143F79">
        <w:t xml:space="preserve"> summer</w:t>
      </w:r>
      <w:r w:rsidR="00BD3483">
        <w:t xml:space="preserve"> heats </w:t>
      </w:r>
      <w:r w:rsidR="00A30B5D">
        <w:fldChar w:fldCharType="begin" w:fldLock="1"/>
      </w:r>
      <w:r w:rsidR="0070705F">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A30B5D">
        <w:fldChar w:fldCharType="separate"/>
      </w:r>
      <w:r w:rsidR="00BD3483" w:rsidRPr="00BD3483">
        <w:rPr>
          <w:noProof/>
        </w:rPr>
        <w:t>(Topp, 1990)</w:t>
      </w:r>
      <w:r w:rsidR="00A30B5D">
        <w:fldChar w:fldCharType="end"/>
      </w:r>
      <w:r w:rsidR="00BD3483">
        <w:t xml:space="preserve">. </w:t>
      </w:r>
      <w:r w:rsidR="0070705F">
        <w:t xml:space="preserve">Optimal temperature for their breeding is from 5 to 10°C </w:t>
      </w:r>
      <w:r w:rsidR="00A30B5D">
        <w:fldChar w:fldCharType="begin" w:fldLock="1"/>
      </w:r>
      <w:r w:rsidR="005B3A05">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A30B5D">
        <w:fldChar w:fldCharType="separate"/>
      </w:r>
      <w:r w:rsidR="0070705F" w:rsidRPr="0070705F">
        <w:rPr>
          <w:noProof/>
        </w:rPr>
        <w:t>(Topp, 2003)</w:t>
      </w:r>
      <w:r w:rsidR="00A30B5D">
        <w:fldChar w:fldCharType="end"/>
      </w:r>
      <w:r w:rsidR="0070705F">
        <w:t xml:space="preserve">. Some of these species were listed by </w:t>
      </w:r>
      <w:r w:rsidR="00A30B5D">
        <w:fldChar w:fldCharType="begin" w:fldLock="1"/>
      </w:r>
      <w:r w:rsidR="002361E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70705F" w:rsidRPr="0070705F">
        <w:rPr>
          <w:noProof/>
        </w:rPr>
        <w:t>(Topp, 1994)</w:t>
      </w:r>
      <w:r w:rsidR="00A30B5D">
        <w:fldChar w:fldCharType="end"/>
      </w:r>
      <w:r w:rsidR="0070705F">
        <w:t xml:space="preserve">, but this list is far from complete. </w:t>
      </w:r>
    </w:p>
    <w:p w14:paraId="69953605" w14:textId="77777777" w:rsidR="0070705F" w:rsidRDefault="0070705F" w:rsidP="00425C2A">
      <w:pPr>
        <w:ind w:firstLine="0"/>
      </w:pPr>
      <w:r>
        <w:t xml:space="preserve">Some potentionaly cold season species were uncovered by </w:t>
      </w:r>
      <w:r w:rsidR="005B3A05">
        <w:fldChar w:fldCharType="begin" w:fldLock="1"/>
      </w:r>
      <w:r w:rsidR="00153CD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5B3A05">
        <w:fldChar w:fldCharType="separate"/>
      </w:r>
      <w:r w:rsidR="005B3A05" w:rsidRPr="005B3A05">
        <w:rPr>
          <w:noProof/>
        </w:rPr>
        <w:t>(Růžička, 1994)</w:t>
      </w:r>
      <w:r w:rsidR="005B3A05">
        <w:fldChar w:fldCharType="end"/>
      </w:r>
      <w:r w:rsidR="005B3A05">
        <w:t xml:space="preserve"> </w:t>
      </w:r>
      <w:r>
        <w:t xml:space="preserve">when he studied seasonal dynamics of Cholevinae around </w:t>
      </w:r>
      <w:r w:rsidR="00D737BF">
        <w:t xml:space="preserve">Velký Blaník in Czech Republic. He discovered four groups. First group had a one activity peack in spring (Catops subfuscus subfuscus Kellner, 1846, Sciodrepoides fumatus (Spence, 1815) and S. alpestris Jeannel, 1934. Second group peaked during the summer (S. watsoni (Spence, 1813) and C. coracinus Kellner, 1846). Third group peaked in autumn (C. grandicollis Erichson, 1837, C. kirbyi (Spence, 1815) and C. morio (Fabricius, 1792)). Fourth group had bimodal activity and peaked in spring and autumn (C. picipes (Fabricius, 1792), C. tristis (Panzer, 1794), C. fuliginosus Erichson, 1837 and Ptomaphagus sericatus (Chaudoir, 1845)). </w:t>
      </w:r>
    </w:p>
    <w:p w14:paraId="1C46484B" w14:textId="77777777" w:rsidR="00E11644" w:rsidRDefault="00E11644" w:rsidP="00425C2A">
      <w:pPr>
        <w:ind w:firstLine="0"/>
      </w:pPr>
      <w:r>
        <w:t xml:space="preserve">It is </w:t>
      </w:r>
      <w:r w:rsidR="00C42A54">
        <w:t xml:space="preserve">very </w:t>
      </w:r>
      <w:r>
        <w:t xml:space="preserve">likely that autumn group is the one, which contains also the </w:t>
      </w:r>
      <w:r w:rsidR="00C42A54">
        <w:t xml:space="preserve">cold season species. This theory could be proved by simple lab </w:t>
      </w:r>
      <w:r w:rsidR="004D3A1D">
        <w:t xml:space="preserve">breeding </w:t>
      </w:r>
      <w:r w:rsidR="00C42A54">
        <w:t>experiment</w:t>
      </w:r>
      <w:r w:rsidR="00ED655B">
        <w:t xml:space="preserve"> or by field observations. </w:t>
      </w:r>
      <w:r w:rsidR="0070627C">
        <w:t xml:space="preserve">The reason for existence of these separate groups is unknown and </w:t>
      </w:r>
      <w:r w:rsidR="00153CDC">
        <w:fldChar w:fldCharType="begin" w:fldLock="1"/>
      </w:r>
      <w:r w:rsidR="00153CD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153CDC">
        <w:fldChar w:fldCharType="separate"/>
      </w:r>
      <w:r w:rsidR="00153CDC" w:rsidRPr="00153CDC">
        <w:rPr>
          <w:noProof/>
        </w:rPr>
        <w:t>(Peck &amp; Anderson, 1985)</w:t>
      </w:r>
      <w:r w:rsidR="00153CDC">
        <w:fldChar w:fldCharType="end"/>
      </w:r>
      <w:r w:rsidR="00153CDC">
        <w:t xml:space="preserve"> </w:t>
      </w:r>
      <w:r w:rsidR="0070627C">
        <w:t xml:space="preserve">hypothesized </w:t>
      </w:r>
      <w:r w:rsidR="00E0379A">
        <w:t xml:space="preserve">that competition is probably not the answer, unlike for Silphidae. </w:t>
      </w:r>
    </w:p>
    <w:p w14:paraId="4F501CFE" w14:textId="77777777" w:rsidR="00FB4761" w:rsidRDefault="00FB4761" w:rsidP="00425C2A">
      <w:pPr>
        <w:ind w:firstLine="0"/>
      </w:pPr>
      <w:r>
        <w:t>As I already mentioned, Cholevinae are often associated with ant colonies or burrows of mammals. Species living with ants seems to be specialized on specific host, but this was not observed for species living with mammals</w:t>
      </w:r>
      <w:r w:rsidR="00153CDC">
        <w:fldChar w:fldCharType="begin" w:fldLock="1"/>
      </w:r>
      <w:r w:rsidR="003C515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id" : "ITEM-2",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2",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153CDC">
        <w:fldChar w:fldCharType="separate"/>
      </w:r>
      <w:r w:rsidR="00153CDC" w:rsidRPr="00153CDC">
        <w:rPr>
          <w:noProof/>
        </w:rPr>
        <w:t>(Szymczakowski, 1961; Peck &amp; Cook, 2007)</w:t>
      </w:r>
      <w:r w:rsidR="00153CDC">
        <w:fldChar w:fldCharType="end"/>
      </w:r>
      <w:r>
        <w:t>.</w:t>
      </w:r>
    </w:p>
    <w:p w14:paraId="4F751B82" w14:textId="77777777" w:rsidR="00FB4761" w:rsidRDefault="004C2D32" w:rsidP="00425C2A">
      <w:pPr>
        <w:ind w:firstLine="0"/>
      </w:pPr>
      <w:r>
        <w:t xml:space="preserve">Some species </w:t>
      </w:r>
      <w:r w:rsidR="00BD0EE1">
        <w:t>lives</w:t>
      </w:r>
      <w:r>
        <w:t xml:space="preserve"> in caves</w:t>
      </w:r>
      <w:r w:rsidR="00BD0EE1">
        <w:t xml:space="preserve"> and especially Mediterranean is filled with species truly adapted for the life in dark </w:t>
      </w:r>
      <w:r w:rsidR="003C515C">
        <w:fldChar w:fldCharType="begin" w:fldLock="1"/>
      </w:r>
      <w:r w:rsidR="00303627">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3C515C">
        <w:fldChar w:fldCharType="separate"/>
      </w:r>
      <w:r w:rsidR="003C515C" w:rsidRPr="003C515C">
        <w:rPr>
          <w:noProof/>
        </w:rPr>
        <w:t>(Peck, 1998)</w:t>
      </w:r>
      <w:r w:rsidR="003C515C">
        <w:fldChar w:fldCharType="end"/>
      </w:r>
      <w:r>
        <w:t>, but</w:t>
      </w:r>
      <w:r w:rsidR="00BD0EE1">
        <w:t xml:space="preserve"> species occurring in the Czech Republic</w:t>
      </w:r>
      <w:r>
        <w:t xml:space="preserve"> do not posses any features of true troglobionts</w:t>
      </w:r>
      <w:r w:rsidR="00CB7948">
        <w:t>,</w:t>
      </w:r>
      <w:r>
        <w:t xml:space="preserve"> like prolonged legs and antennae</w:t>
      </w:r>
      <w:r w:rsidR="00BD0EE1">
        <w:t xml:space="preserve">, </w:t>
      </w:r>
      <w:r>
        <w:t>loss of sight</w:t>
      </w:r>
      <w:r w:rsidR="00CE2B2D">
        <w:t xml:space="preserve"> </w:t>
      </w:r>
      <w:r w:rsidR="00CB7948">
        <w:t>or other developmental adaptation</w:t>
      </w:r>
      <w:r w:rsidR="00066ADE">
        <w:t xml:space="preserve"> </w:t>
      </w:r>
      <w:r w:rsidR="00066ADE">
        <w:fldChar w:fldCharType="begin" w:fldLock="1"/>
      </w:r>
      <w:r w:rsidR="001B06E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066ADE">
        <w:fldChar w:fldCharType="separate"/>
      </w:r>
      <w:r w:rsidR="00066ADE" w:rsidRPr="00066ADE">
        <w:rPr>
          <w:noProof/>
        </w:rPr>
        <w:t>(Szymczakowski, 1961)</w:t>
      </w:r>
      <w:r w:rsidR="00066ADE">
        <w:fldChar w:fldCharType="end"/>
      </w:r>
      <w:r>
        <w:t xml:space="preserve">. </w:t>
      </w:r>
    </w:p>
    <w:p w14:paraId="5AAD1EE5" w14:textId="77777777" w:rsidR="00C906FA" w:rsidRDefault="00CB7948" w:rsidP="00425C2A">
      <w:pPr>
        <w:ind w:firstLine="0"/>
      </w:pPr>
      <w:r>
        <w:lastRenderedPageBreak/>
        <w:t xml:space="preserve">In the Czech Republic we can found species almost exclusively associated with open landscape (Catops fuliginosus, C. grandicollis, C. morio and Ptomaphagus sericatus) or forest species (C. subfuscus subfuscus, C. tristis, C. coracinus, C. picipes, S. fumatus and S. alpestris). Some species are not specialized and they occur almost regardless the habitat as C. kibyi or Sciodrepoides watsoni </w:t>
      </w:r>
      <w:r w:rsidR="00303627">
        <w:fldChar w:fldCharType="begin" w:fldLock="1"/>
      </w:r>
      <w:r w:rsidR="00066AD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303627">
        <w:fldChar w:fldCharType="separate"/>
      </w:r>
      <w:r w:rsidR="00303627" w:rsidRPr="00303627">
        <w:rPr>
          <w:noProof/>
        </w:rPr>
        <w:t>(Růžička, 1994)</w:t>
      </w:r>
      <w:r w:rsidR="00303627">
        <w:fldChar w:fldCharType="end"/>
      </w:r>
      <w:r>
        <w:t>.</w:t>
      </w:r>
    </w:p>
    <w:p w14:paraId="3E871AC6" w14:textId="77777777" w:rsidR="00DD2E95" w:rsidRDefault="00DD2E95" w:rsidP="00425C2A">
      <w:pPr>
        <w:ind w:firstLine="0"/>
      </w:pPr>
    </w:p>
    <w:p w14:paraId="601AE0C4" w14:textId="77777777" w:rsidR="00740C01" w:rsidRPr="005340EE" w:rsidRDefault="00740C01" w:rsidP="00425C2A">
      <w:pPr>
        <w:ind w:firstLine="0"/>
      </w:pPr>
    </w:p>
    <w:p w14:paraId="022D99F2" w14:textId="77777777" w:rsidR="008538C6" w:rsidRPr="005340EE" w:rsidRDefault="008538C6" w:rsidP="00425C2A">
      <w:pPr>
        <w:pStyle w:val="Nadpis1"/>
        <w:numPr>
          <w:ilvl w:val="0"/>
          <w:numId w:val="4"/>
        </w:numPr>
        <w:ind w:firstLine="0"/>
        <w:sectPr w:rsidR="008538C6" w:rsidRPr="005340EE" w:rsidSect="00D51BE7">
          <w:headerReference w:type="default" r:id="rId15"/>
          <w:pgSz w:w="12240" w:h="15840"/>
          <w:pgMar w:top="1417" w:right="1417" w:bottom="1417" w:left="1417" w:header="708" w:footer="708" w:gutter="0"/>
          <w:cols w:space="708"/>
          <w:docGrid w:linePitch="360"/>
        </w:sectPr>
      </w:pPr>
    </w:p>
    <w:p w14:paraId="2A778B1E" w14:textId="77777777" w:rsidR="00AF1AB4" w:rsidRPr="005340EE" w:rsidRDefault="00AF1AB4" w:rsidP="00425C2A">
      <w:pPr>
        <w:pStyle w:val="Nadpis1"/>
        <w:numPr>
          <w:ilvl w:val="0"/>
          <w:numId w:val="4"/>
        </w:numPr>
        <w:ind w:firstLine="0"/>
      </w:pPr>
      <w:bookmarkStart w:id="24" w:name="_Toc428265610"/>
      <w:r w:rsidRPr="005340EE">
        <w:lastRenderedPageBreak/>
        <w:t xml:space="preserve">Aim of the </w:t>
      </w:r>
      <w:r w:rsidR="008538C6" w:rsidRPr="005340EE">
        <w:t>T</w:t>
      </w:r>
      <w:r w:rsidRPr="005340EE">
        <w:t>hesis</w:t>
      </w:r>
      <w:bookmarkEnd w:id="24"/>
    </w:p>
    <w:p w14:paraId="4720CC33" w14:textId="0EB0F80B" w:rsidR="00891ED1" w:rsidRPr="005340EE" w:rsidRDefault="00A92DF3" w:rsidP="00425C2A">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stribution in the Czech Republic and effect of temperature on the rate of their development.</w:t>
      </w:r>
    </w:p>
    <w:p w14:paraId="5046AA40" w14:textId="77777777" w:rsidR="007B6798" w:rsidRPr="005340EE" w:rsidRDefault="007B6798" w:rsidP="00425C2A">
      <w:pPr>
        <w:ind w:firstLine="0"/>
      </w:pPr>
    </w:p>
    <w:p w14:paraId="41FE3E67" w14:textId="77777777" w:rsidR="007B6798" w:rsidRPr="00F81F4C" w:rsidRDefault="007B6798" w:rsidP="00425C2A">
      <w:pPr>
        <w:ind w:firstLine="0"/>
        <w:rPr>
          <w:b/>
          <w:szCs w:val="24"/>
        </w:rPr>
      </w:pPr>
      <w:r w:rsidRPr="00F81F4C">
        <w:rPr>
          <w:b/>
          <w:szCs w:val="24"/>
        </w:rPr>
        <w:t>Specific goals:</w:t>
      </w:r>
    </w:p>
    <w:p w14:paraId="51ACD780" w14:textId="77777777" w:rsidR="007B6798" w:rsidRPr="005340EE" w:rsidRDefault="007B6798" w:rsidP="00425C2A">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14:paraId="6ED41A6C" w14:textId="77777777" w:rsidR="00F04A63" w:rsidRPr="005340EE" w:rsidRDefault="00227621" w:rsidP="00425C2A">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14:paraId="5A0681AA" w14:textId="77777777" w:rsidR="00227621" w:rsidRPr="005340EE" w:rsidRDefault="00227621" w:rsidP="00425C2A">
      <w:pPr>
        <w:ind w:firstLine="0"/>
      </w:pPr>
    </w:p>
    <w:p w14:paraId="46A94E45" w14:textId="77777777" w:rsidR="00227621" w:rsidRPr="005340EE" w:rsidRDefault="00227621" w:rsidP="00425C2A">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14:paraId="682C7C0A" w14:textId="77777777" w:rsidR="0082500A" w:rsidRPr="005340EE" w:rsidRDefault="0082500A" w:rsidP="00425C2A">
      <w:pPr>
        <w:ind w:firstLine="0"/>
      </w:pPr>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14:paraId="66DBCD99" w14:textId="77777777" w:rsidR="0031640A" w:rsidRPr="005340EE" w:rsidRDefault="0031640A" w:rsidP="00425C2A">
      <w:pPr>
        <w:ind w:firstLine="0"/>
      </w:pPr>
    </w:p>
    <w:p w14:paraId="196B545B" w14:textId="77777777" w:rsidR="00227621" w:rsidRPr="00F81F4C" w:rsidRDefault="00227621" w:rsidP="00425C2A">
      <w:pPr>
        <w:numPr>
          <w:ilvl w:val="0"/>
          <w:numId w:val="7"/>
        </w:numPr>
        <w:ind w:firstLine="0"/>
        <w:rPr>
          <w:b/>
        </w:rPr>
      </w:pPr>
      <w:r w:rsidRPr="00F81F4C">
        <w:rPr>
          <w:b/>
        </w:rPr>
        <w:t>Geographic distribution of lowland species of Silphidae in the Czech Republic</w:t>
      </w:r>
    </w:p>
    <w:p w14:paraId="458FDE81" w14:textId="77777777" w:rsidR="00F04A63" w:rsidRPr="005340EE" w:rsidRDefault="001B2875" w:rsidP="00425C2A">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14:paraId="3B57E496" w14:textId="77777777" w:rsidR="00891ED1" w:rsidRPr="005340EE" w:rsidRDefault="00891ED1" w:rsidP="00425C2A">
      <w:pPr>
        <w:ind w:firstLine="0"/>
      </w:pPr>
    </w:p>
    <w:p w14:paraId="35E933A5" w14:textId="77777777" w:rsidR="00891ED1" w:rsidRPr="005340EE" w:rsidRDefault="00891ED1" w:rsidP="00425C2A">
      <w:pPr>
        <w:pStyle w:val="Nadpis1"/>
        <w:ind w:firstLine="0"/>
        <w:sectPr w:rsidR="00891ED1" w:rsidRPr="005340EE" w:rsidSect="00D51BE7">
          <w:headerReference w:type="default" r:id="rId16"/>
          <w:pgSz w:w="12240" w:h="15840"/>
          <w:pgMar w:top="1417" w:right="1417" w:bottom="1417" w:left="1417" w:header="708" w:footer="708" w:gutter="0"/>
          <w:cols w:space="708"/>
          <w:docGrid w:linePitch="360"/>
        </w:sectPr>
      </w:pPr>
    </w:p>
    <w:p w14:paraId="4E6F2306" w14:textId="77777777" w:rsidR="00685207" w:rsidRPr="005340EE" w:rsidRDefault="00473CCE" w:rsidP="00425C2A">
      <w:pPr>
        <w:pStyle w:val="Nadpis1"/>
        <w:ind w:firstLine="0"/>
      </w:pPr>
      <w:bookmarkStart w:id="25" w:name="_Toc428265611"/>
      <w:r w:rsidRPr="005340EE">
        <w:lastRenderedPageBreak/>
        <w:t>A</w:t>
      </w:r>
      <w:r w:rsidRPr="005340EE">
        <w:tab/>
      </w:r>
      <w:r w:rsidR="0020325F" w:rsidRPr="005340EE">
        <w:t xml:space="preserve"> </w:t>
      </w:r>
      <w:bookmarkStart w:id="26" w:name="_Toc379133442"/>
      <w:r w:rsidR="00685207" w:rsidRPr="005340EE">
        <w:t>Is the type of soil an important factor determining the local abundance of carrion beetles (Coleoptera: Silphidae)?</w:t>
      </w:r>
      <w:bookmarkEnd w:id="25"/>
    </w:p>
    <w:bookmarkEnd w:id="26"/>
    <w:p w14:paraId="189F6E1B" w14:textId="77777777" w:rsidR="00BF1CB8" w:rsidRPr="005340EE" w:rsidRDefault="00BF1CB8" w:rsidP="00425C2A">
      <w:pPr>
        <w:ind w:firstLine="0"/>
      </w:pPr>
    </w:p>
    <w:p w14:paraId="374FBBE1" w14:textId="77777777" w:rsidR="00BF1CB8" w:rsidRPr="005340EE" w:rsidRDefault="00BF1CB8" w:rsidP="00425C2A">
      <w:pPr>
        <w:ind w:firstLine="0"/>
        <w:rPr>
          <w:b/>
        </w:rPr>
      </w:pPr>
      <w:r w:rsidRPr="005340EE">
        <w:rPr>
          <w:b/>
        </w:rPr>
        <w:t>Pavel JAKUBEC &amp; Jan RŮŽIČKA</w:t>
      </w:r>
    </w:p>
    <w:p w14:paraId="08E777D0" w14:textId="77777777" w:rsidR="00BF1CB8" w:rsidRPr="005340EE" w:rsidRDefault="00BF1CB8" w:rsidP="00425C2A">
      <w:pPr>
        <w:ind w:firstLine="0"/>
      </w:pPr>
    </w:p>
    <w:p w14:paraId="32EC2E92" w14:textId="77777777" w:rsidR="00BF1CB8" w:rsidRPr="005340EE" w:rsidRDefault="00BF1CB8" w:rsidP="00425C2A">
      <w:pPr>
        <w:ind w:firstLine="0"/>
        <w:rPr>
          <w:b/>
        </w:rPr>
      </w:pPr>
      <w:r w:rsidRPr="005340EE">
        <w:rPr>
          <w:b/>
        </w:rPr>
        <w:t>Accepted by European Journal of Entomology</w:t>
      </w:r>
    </w:p>
    <w:p w14:paraId="29C35FDF" w14:textId="77777777" w:rsidR="00BF1CB8" w:rsidRPr="005340EE" w:rsidRDefault="00BF1CB8" w:rsidP="00425C2A">
      <w:pPr>
        <w:ind w:firstLine="0"/>
      </w:pPr>
    </w:p>
    <w:p w14:paraId="4741B6C4" w14:textId="77777777" w:rsidR="00BF1CB8" w:rsidRPr="005340EE" w:rsidRDefault="00BF1CB8" w:rsidP="00425C2A">
      <w:pPr>
        <w:ind w:firstLine="0"/>
      </w:pPr>
      <w:r w:rsidRPr="005340EE">
        <w:rPr>
          <w:b/>
        </w:rPr>
        <w:t>Key words.</w:t>
      </w:r>
      <w:r w:rsidRPr="005340EE">
        <w:t xml:space="preserve"> Ecology, Nicrophorinae, Silphinae, burying beetles, soil type, chernozems, fluvisols, diversity </w:t>
      </w:r>
    </w:p>
    <w:p w14:paraId="3F0D655B" w14:textId="77777777" w:rsidR="00BF1CB8" w:rsidRPr="005340EE" w:rsidRDefault="00BF1CB8" w:rsidP="00425C2A">
      <w:pPr>
        <w:ind w:firstLine="0"/>
      </w:pPr>
    </w:p>
    <w:p w14:paraId="7FF619F7" w14:textId="77777777" w:rsidR="00BF1CB8" w:rsidRPr="005340EE" w:rsidRDefault="00BF1CB8" w:rsidP="00425C2A">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14:paraId="1F4F04A1" w14:textId="2BBADB3B" w:rsidR="00BF1CB8" w:rsidRPr="005340EE" w:rsidRDefault="008609C0" w:rsidP="00425C2A">
      <w:pPr>
        <w:pStyle w:val="Nadpis2"/>
        <w:ind w:firstLine="0"/>
      </w:pPr>
      <w:bookmarkStart w:id="27" w:name="_Toc428265612"/>
      <w:r>
        <w:lastRenderedPageBreak/>
        <w:t>A.1</w:t>
      </w:r>
      <w:r>
        <w:tab/>
      </w:r>
      <w:r w:rsidR="00BF1CB8" w:rsidRPr="005340EE">
        <w:t>Introduction</w:t>
      </w:r>
      <w:bookmarkEnd w:id="27"/>
    </w:p>
    <w:p w14:paraId="35715D8B" w14:textId="77777777" w:rsidR="00BF1CB8" w:rsidRPr="005340EE" w:rsidRDefault="00BF1CB8" w:rsidP="00425C2A">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14:paraId="591E7B28" w14:textId="77777777" w:rsidR="00BF1CB8" w:rsidRPr="005340EE" w:rsidRDefault="00BF1CB8" w:rsidP="00425C2A">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14:paraId="01678953" w14:textId="77777777" w:rsidR="00BF1CB8" w:rsidRPr="005340EE" w:rsidRDefault="00BF1CB8" w:rsidP="00425C2A">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14:paraId="7C0BD5D1" w14:textId="77777777" w:rsidR="00BF1CB8" w:rsidRPr="005340EE" w:rsidRDefault="00BF1CB8" w:rsidP="00425C2A">
      <w:pPr>
        <w:ind w:firstLine="0"/>
      </w:pPr>
      <w:r w:rsidRPr="005340EE">
        <w:t xml:space="preserve">Detailed information about the biology of the different species can be used to identify important conservation sites for endangered carrion beetles, as Jurzenski et al. (2014) did for Nicrophorus americanus (Olivier). </w:t>
      </w:r>
    </w:p>
    <w:p w14:paraId="6D16BA9F" w14:textId="77777777" w:rsidR="00BF1CB8" w:rsidRPr="005340EE" w:rsidRDefault="00BF1CB8" w:rsidP="00425C2A">
      <w:pPr>
        <w:ind w:firstLine="0"/>
      </w:pPr>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14:paraId="1C024958" w14:textId="77777777" w:rsidR="00BF1CB8" w:rsidRPr="005340EE" w:rsidRDefault="00BF1CB8" w:rsidP="00425C2A">
      <w:pPr>
        <w:ind w:firstLine="0"/>
      </w:pPr>
    </w:p>
    <w:p w14:paraId="1EC477E2" w14:textId="77777777" w:rsidR="00BF1CB8" w:rsidRPr="005340EE" w:rsidRDefault="00BF1CB8" w:rsidP="00425C2A">
      <w:pPr>
        <w:pStyle w:val="Nadpis2"/>
        <w:ind w:firstLine="0"/>
      </w:pPr>
      <w:bookmarkStart w:id="28" w:name="_Toc428265613"/>
      <w:r w:rsidRPr="005340EE">
        <w:t>A.2</w:t>
      </w:r>
      <w:r w:rsidRPr="005340EE">
        <w:tab/>
        <w:t>Material and Methods</w:t>
      </w:r>
      <w:bookmarkEnd w:id="28"/>
    </w:p>
    <w:p w14:paraId="7237D471" w14:textId="77777777" w:rsidR="00BF1CB8" w:rsidRPr="005340EE" w:rsidRDefault="00BF1CB8" w:rsidP="00425C2A">
      <w:pPr>
        <w:pStyle w:val="Nadpis3"/>
        <w:ind w:firstLine="0"/>
      </w:pPr>
      <w:bookmarkStart w:id="29" w:name="_Toc428265614"/>
      <w:r w:rsidRPr="005340EE">
        <w:t>A.2.1 Site selection</w:t>
      </w:r>
      <w:bookmarkEnd w:id="29"/>
    </w:p>
    <w:p w14:paraId="62DDEDDB" w14:textId="77777777" w:rsidR="00BF1CB8" w:rsidRPr="005340EE" w:rsidRDefault="00BF1CB8" w:rsidP="00425C2A">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14:paraId="76FADFAB" w14:textId="77777777" w:rsidR="00BF1CB8" w:rsidRPr="005340EE" w:rsidRDefault="00BF1CB8" w:rsidP="00425C2A">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14:paraId="11639FA8" w14:textId="77777777" w:rsidR="00BF1CB8" w:rsidRPr="005340EE" w:rsidRDefault="00BF1CB8" w:rsidP="00425C2A">
      <w:pPr>
        <w:ind w:firstLine="0"/>
      </w:pPr>
    </w:p>
    <w:p w14:paraId="35F09F50" w14:textId="77777777" w:rsidR="00BF1CB8" w:rsidRPr="005340EE" w:rsidRDefault="00BF1CB8" w:rsidP="00425C2A">
      <w:pPr>
        <w:pStyle w:val="Nadpis3"/>
        <w:ind w:firstLine="0"/>
      </w:pPr>
      <w:bookmarkStart w:id="30" w:name="_Toc428265615"/>
      <w:r w:rsidRPr="005340EE">
        <w:lastRenderedPageBreak/>
        <w:t>A.2.2 Trapping</w:t>
      </w:r>
      <w:bookmarkEnd w:id="30"/>
    </w:p>
    <w:p w14:paraId="6B1C8B23" w14:textId="77777777" w:rsidR="00BF1CB8" w:rsidRPr="005340EE" w:rsidRDefault="00BF1CB8" w:rsidP="00425C2A">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14:paraId="4112BE11" w14:textId="77777777" w:rsidR="00BF1CB8" w:rsidRPr="005340EE" w:rsidRDefault="00BF1CB8" w:rsidP="00425C2A">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14:paraId="071271DD" w14:textId="77777777" w:rsidR="00BF1CB8" w:rsidRPr="005340EE" w:rsidRDefault="00BF1CB8" w:rsidP="00425C2A">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14:paraId="69A6DD09" w14:textId="77777777" w:rsidR="00BF1CB8" w:rsidRPr="005340EE" w:rsidRDefault="00BF1CB8" w:rsidP="00425C2A">
      <w:pPr>
        <w:ind w:firstLine="0"/>
      </w:pPr>
      <w:r w:rsidRPr="005340EE">
        <w:t>Adult carrion beetles were identified to species level following Růžička &amp; Schneider (2004) and stored in 75% ethanol. Selected voucher specimens were dry mounted and are deposited in the author's collection.</w:t>
      </w:r>
    </w:p>
    <w:p w14:paraId="417A937D" w14:textId="77777777" w:rsidR="00BF1CB8" w:rsidRPr="005340EE" w:rsidRDefault="00BF1CB8" w:rsidP="00425C2A">
      <w:pPr>
        <w:ind w:firstLine="0"/>
      </w:pPr>
    </w:p>
    <w:p w14:paraId="1678E77F" w14:textId="77777777" w:rsidR="00BF1CB8" w:rsidRPr="005340EE" w:rsidRDefault="00BF1CB8" w:rsidP="00425C2A">
      <w:pPr>
        <w:pStyle w:val="Nadpis3"/>
        <w:ind w:firstLine="0"/>
      </w:pPr>
      <w:bookmarkStart w:id="31" w:name="_Toc428265616"/>
      <w:r w:rsidRPr="005340EE">
        <w:t>A.2.3 Data analysis</w:t>
      </w:r>
      <w:bookmarkEnd w:id="31"/>
    </w:p>
    <w:p w14:paraId="3755B8BF" w14:textId="77777777" w:rsidR="00BF1CB8" w:rsidRPr="005340EE" w:rsidRDefault="00BF1CB8" w:rsidP="00425C2A">
      <w:pPr>
        <w:ind w:firstLine="0"/>
      </w:pPr>
      <w:r w:rsidRPr="005340EE">
        <w:t xml:space="preserve">Detrended correspondence analysis (DCA) was performed on the species abundance data for each locality to determine the length of the gradient and detect whether some species are co-varying. </w:t>
      </w:r>
    </w:p>
    <w:p w14:paraId="6E9D4768" w14:textId="77777777" w:rsidR="00BF1CB8" w:rsidRPr="005340EE" w:rsidRDefault="00BF1CB8" w:rsidP="00425C2A">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14:paraId="22C960B0" w14:textId="77777777" w:rsidR="00BF1CB8" w:rsidRPr="005340EE" w:rsidRDefault="00BF1CB8" w:rsidP="00425C2A">
      <w:pPr>
        <w:ind w:firstLine="0"/>
      </w:pPr>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14:paraId="228EF5D0" w14:textId="77777777" w:rsidR="00BF1CB8" w:rsidRPr="005340EE" w:rsidRDefault="00BF1CB8" w:rsidP="00425C2A">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14:paraId="6178F70A" w14:textId="77777777" w:rsidR="00BF1CB8" w:rsidRPr="005340EE" w:rsidRDefault="00BF1CB8" w:rsidP="00425C2A">
      <w:pPr>
        <w:ind w:firstLine="0"/>
      </w:pPr>
      <w:r w:rsidRPr="005340EE">
        <w:t>The significance level was set at 5%. Data management and all analysis was carried out using the Canoco 5 and R statistical programs (ter Braak &amp; Šmilauer, 2012; R Core Team, 2014).</w:t>
      </w:r>
    </w:p>
    <w:p w14:paraId="78AA2999" w14:textId="77777777" w:rsidR="00BF1CB8" w:rsidRPr="005340EE" w:rsidRDefault="00BF1CB8" w:rsidP="00425C2A">
      <w:pPr>
        <w:pStyle w:val="Nadpis2"/>
        <w:ind w:firstLine="0"/>
      </w:pPr>
      <w:bookmarkStart w:id="32" w:name="_Toc428265617"/>
      <w:r w:rsidRPr="005340EE">
        <w:lastRenderedPageBreak/>
        <w:t>A.3</w:t>
      </w:r>
      <w:r w:rsidRPr="005340EE">
        <w:tab/>
        <w:t>Results</w:t>
      </w:r>
      <w:bookmarkEnd w:id="32"/>
    </w:p>
    <w:p w14:paraId="330AD329" w14:textId="77777777" w:rsidR="00BF1CB8" w:rsidRPr="005340EE" w:rsidRDefault="00BF1CB8" w:rsidP="00425C2A">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14:paraId="41539A0C" w14:textId="77777777" w:rsidR="00BF1CB8" w:rsidRPr="005340EE" w:rsidRDefault="00BF1CB8" w:rsidP="00425C2A">
      <w:pPr>
        <w:ind w:firstLine="0"/>
      </w:pPr>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14:paraId="3F498325" w14:textId="77777777" w:rsidR="00BF1CB8" w:rsidRPr="005340EE" w:rsidRDefault="00BF1CB8" w:rsidP="00425C2A">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14:paraId="0238F28B" w14:textId="77777777" w:rsidR="00BF1CB8" w:rsidRPr="005340EE" w:rsidRDefault="00BF1CB8" w:rsidP="00425C2A">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14:paraId="5DBD78A4" w14:textId="77777777" w:rsidR="00BF1CB8" w:rsidRPr="005340EE" w:rsidRDefault="00BF1CB8" w:rsidP="00425C2A">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14:paraId="48CA039F" w14:textId="77777777" w:rsidR="00BF1CB8" w:rsidRPr="005340EE" w:rsidRDefault="00BF1CB8" w:rsidP="00425C2A">
      <w:pPr>
        <w:ind w:firstLine="0"/>
      </w:pPr>
    </w:p>
    <w:p w14:paraId="08F9C5A7" w14:textId="77777777" w:rsidR="00BF1CB8" w:rsidRPr="005340EE" w:rsidRDefault="00BF1CB8" w:rsidP="00425C2A">
      <w:pPr>
        <w:pStyle w:val="Nadpis2"/>
        <w:ind w:firstLine="0"/>
      </w:pPr>
      <w:bookmarkStart w:id="33" w:name="_Toc428265618"/>
      <w:r w:rsidRPr="005340EE">
        <w:t>A.4</w:t>
      </w:r>
      <w:r w:rsidRPr="005340EE">
        <w:tab/>
        <w:t>Disscusion</w:t>
      </w:r>
      <w:bookmarkEnd w:id="33"/>
    </w:p>
    <w:p w14:paraId="712057CE" w14:textId="77777777" w:rsidR="00BF1CB8" w:rsidRPr="005340EE" w:rsidRDefault="00BF1CB8" w:rsidP="00425C2A">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14:paraId="00D56643" w14:textId="77777777" w:rsidR="00BF1CB8" w:rsidRPr="005340EE" w:rsidRDefault="00BF1CB8" w:rsidP="00425C2A">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1966) and Petruška (1964). </w:t>
      </w:r>
    </w:p>
    <w:p w14:paraId="15C0C586" w14:textId="77777777" w:rsidR="00BF1CB8" w:rsidRPr="005340EE" w:rsidRDefault="00BF1CB8" w:rsidP="00425C2A">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14:paraId="1F666D77" w14:textId="77777777" w:rsidR="00BF1CB8" w:rsidRPr="005340EE" w:rsidRDefault="00BF1CB8" w:rsidP="00425C2A">
      <w:pPr>
        <w:ind w:firstLine="0"/>
      </w:pPr>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14:paraId="37822DA8" w14:textId="77777777" w:rsidR="00BF1CB8" w:rsidRPr="005340EE" w:rsidRDefault="00BF1CB8" w:rsidP="00425C2A">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14:paraId="181E69CD" w14:textId="77777777" w:rsidR="00BF1CB8" w:rsidRPr="005340EE" w:rsidRDefault="00BF1CB8" w:rsidP="00425C2A">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14:paraId="61CD9E82" w14:textId="77777777" w:rsidR="00BF1CB8" w:rsidRPr="005340EE" w:rsidRDefault="00BF1CB8" w:rsidP="00425C2A">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14:paraId="2846D48B" w14:textId="77777777" w:rsidR="00BF1CB8" w:rsidRPr="005340EE" w:rsidRDefault="00BF1CB8" w:rsidP="00425C2A">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14:paraId="4054A0E1" w14:textId="77777777" w:rsidR="00BF1CB8" w:rsidRPr="005340EE" w:rsidRDefault="00BF1CB8" w:rsidP="00425C2A">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14:paraId="09AC9D0D" w14:textId="77777777" w:rsidR="00BF1CB8" w:rsidRPr="005340EE" w:rsidRDefault="00BF1CB8" w:rsidP="00425C2A">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14:paraId="3E11AFE0" w14:textId="77777777" w:rsidR="00BF1CB8" w:rsidRPr="005340EE" w:rsidRDefault="00BF1CB8" w:rsidP="00425C2A">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14:paraId="4794E809" w14:textId="77777777" w:rsidR="00BF1CB8" w:rsidRPr="005340EE" w:rsidRDefault="00BF1CB8" w:rsidP="00425C2A">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14:paraId="36967BEF" w14:textId="77777777" w:rsidR="00BF1CB8" w:rsidRPr="005340EE" w:rsidRDefault="00BF1CB8" w:rsidP="00425C2A">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14:paraId="461D516C" w14:textId="77777777" w:rsidR="00BF1CB8" w:rsidRPr="005340EE" w:rsidRDefault="00BF1CB8" w:rsidP="00425C2A">
      <w:pPr>
        <w:ind w:firstLine="0"/>
      </w:pPr>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14:paraId="6DC96EA7" w14:textId="77777777" w:rsidR="00BF1CB8" w:rsidRPr="005340EE" w:rsidRDefault="00BF1CB8" w:rsidP="00425C2A">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14:paraId="63A6F560" w14:textId="77777777" w:rsidR="00BF1CB8" w:rsidRPr="005340EE" w:rsidRDefault="00BF1CB8" w:rsidP="00425C2A">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14:paraId="172055B2" w14:textId="77777777" w:rsidR="00BF1CB8" w:rsidRPr="005340EE" w:rsidRDefault="00BF1CB8" w:rsidP="00425C2A">
      <w:pPr>
        <w:ind w:firstLine="0"/>
      </w:pPr>
    </w:p>
    <w:p w14:paraId="4E843DC4" w14:textId="77777777" w:rsidR="00BF1CB8" w:rsidRPr="005340EE" w:rsidRDefault="00BF1CB8" w:rsidP="00425C2A">
      <w:pPr>
        <w:ind w:firstLine="0"/>
      </w:pPr>
      <w:r w:rsidRPr="005340EE">
        <w:t>ACKNOWLEDGEMENTS</w:t>
      </w:r>
    </w:p>
    <w:p w14:paraId="42427992" w14:textId="77777777" w:rsidR="00BF1CB8" w:rsidRPr="005340EE" w:rsidRDefault="00BF1CB8" w:rsidP="00425C2A">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14:paraId="0B3EA910" w14:textId="77777777" w:rsidR="00BF1CB8" w:rsidRPr="005340EE" w:rsidRDefault="00BF1CB8" w:rsidP="00425C2A">
      <w:pPr>
        <w:ind w:firstLine="0"/>
      </w:pPr>
    </w:p>
    <w:p w14:paraId="7DE8882D" w14:textId="77777777" w:rsidR="00BF1CB8" w:rsidRPr="005340EE" w:rsidRDefault="00BF1CB8" w:rsidP="00425C2A">
      <w:pPr>
        <w:pStyle w:val="Nadpis2"/>
        <w:ind w:firstLine="0"/>
      </w:pPr>
      <w:bookmarkStart w:id="34" w:name="_Toc428265619"/>
      <w:r w:rsidRPr="005340EE">
        <w:t>A.5</w:t>
      </w:r>
      <w:r w:rsidRPr="005340EE">
        <w:tab/>
        <w:t>References</w:t>
      </w:r>
      <w:bookmarkEnd w:id="34"/>
    </w:p>
    <w:p w14:paraId="5CBD1D7B" w14:textId="77777777" w:rsidR="00BF1CB8" w:rsidRPr="005340EE" w:rsidRDefault="00BF1CB8" w:rsidP="00425C2A">
      <w:pPr>
        <w:pStyle w:val="Citace1"/>
        <w:ind w:firstLine="0"/>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14:paraId="5E20F0B1" w14:textId="77777777" w:rsidR="00BF1CB8" w:rsidRPr="005340EE" w:rsidRDefault="00BF1CB8" w:rsidP="00425C2A">
      <w:pPr>
        <w:pStyle w:val="Citace1"/>
        <w:ind w:firstLine="0"/>
      </w:pPr>
      <w:r w:rsidRPr="005340EE">
        <w:t>AMARAL, M., KOZOL, A. &amp; FRENCH, T. 1997: Conservation Status and Reintroduction of the Endangered American Burying Beetle. Northeastern Naturalist, 4, 121–132.</w:t>
      </w:r>
    </w:p>
    <w:p w14:paraId="30BE9D8E" w14:textId="77777777" w:rsidR="00BF1CB8" w:rsidRPr="005340EE" w:rsidRDefault="00BF1CB8" w:rsidP="00425C2A">
      <w:pPr>
        <w:pStyle w:val="Citace1"/>
        <w:ind w:firstLine="0"/>
      </w:pPr>
      <w:r w:rsidRPr="005340EE">
        <w:t>ANDERSON, R.S. 1982a: Resource partitioning in carrion beetle (Coleoptera: Silphidae) fauna of southern Ontario: ecological and evolutionary considerations. Canadian Journal of Zoology, 60, 1314–1325.</w:t>
      </w:r>
    </w:p>
    <w:p w14:paraId="1BAF0F9A" w14:textId="77777777" w:rsidR="00BF1CB8" w:rsidRPr="005340EE" w:rsidRDefault="00BF1CB8" w:rsidP="00425C2A">
      <w:pPr>
        <w:pStyle w:val="Citace1"/>
        <w:ind w:firstLine="0"/>
      </w:pPr>
      <w:r w:rsidRPr="005340EE">
        <w:t>ANDERSON, R.S. 1982b: On the Decreasing Abundance of Nicrophorus americanus Olivier (Coleoptera: Silphidae) in Eastern North America. The Coleopterists Bulletin, 36, 362–365.</w:t>
      </w:r>
    </w:p>
    <w:p w14:paraId="25F65792" w14:textId="77777777" w:rsidR="00BF1CB8" w:rsidRPr="005340EE" w:rsidRDefault="00BF1CB8" w:rsidP="00425C2A">
      <w:pPr>
        <w:pStyle w:val="Citace1"/>
        <w:ind w:firstLine="0"/>
      </w:pPr>
      <w:r w:rsidRPr="005340EE">
        <w:t>ANDERSON, R.S. &amp; PECK, S.B. 1985: The Insects and Arachnids of Canada, Part 13: The carrion beetles of Canada and Alaska (Coleoptera: Silphidae and Agyrtidae). Agriculture Canada, Ottawa.</w:t>
      </w:r>
    </w:p>
    <w:p w14:paraId="768A4098" w14:textId="77777777" w:rsidR="00BF1CB8" w:rsidRPr="005340EE" w:rsidRDefault="00BF1CB8" w:rsidP="00425C2A">
      <w:pPr>
        <w:pStyle w:val="Citace1"/>
        <w:ind w:firstLine="0"/>
      </w:pPr>
      <w:r w:rsidRPr="005340EE">
        <w:t>ARCHER, M.S. 2003: Annual variation in arrival and departure times of carrion insects at carcasses: implications for succession studies in forensic entomology. Australian Journal of Zoology, 51, 569–576.</w:t>
      </w:r>
    </w:p>
    <w:p w14:paraId="30DD0F24" w14:textId="77777777" w:rsidR="00BF1CB8" w:rsidRPr="005340EE" w:rsidRDefault="00BF1CB8" w:rsidP="00425C2A">
      <w:pPr>
        <w:pStyle w:val="Citace1"/>
        <w:ind w:firstLine="0"/>
      </w:pPr>
      <w:r w:rsidRPr="005340EE">
        <w:t>BISHOP, A.A., HOBACK, W.W., ALBRECHT, M., SKINNER, K.M., ALBRECHT, M. &amp; SKINNER, K.M. 2002: A Comparison of an Ecological Model and GIS Spatial Analysis to Describe Niche Partitioning Amongst Carrion Beetles in Nebraska. Transactions in GIS, 6, 457–470.</w:t>
      </w:r>
    </w:p>
    <w:p w14:paraId="2B9A9EBD" w14:textId="77777777" w:rsidR="00BF1CB8" w:rsidRPr="005340EE" w:rsidRDefault="00BF1CB8" w:rsidP="00425C2A">
      <w:pPr>
        <w:pStyle w:val="Citace1"/>
        <w:ind w:firstLine="0"/>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14:paraId="65C87726" w14:textId="77777777" w:rsidR="00BF1CB8" w:rsidRPr="005340EE" w:rsidRDefault="00BF1CB8" w:rsidP="00425C2A">
      <w:pPr>
        <w:pStyle w:val="Citace1"/>
        <w:ind w:firstLine="0"/>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14:paraId="568FD960" w14:textId="77777777" w:rsidR="00BF1CB8" w:rsidRPr="005340EE" w:rsidRDefault="00BF1CB8" w:rsidP="00425C2A">
      <w:pPr>
        <w:pStyle w:val="Citace1"/>
        <w:ind w:firstLine="0"/>
      </w:pPr>
      <w:r w:rsidRPr="005340EE">
        <w:t>BRAAK, C.J.F. TER &amp; ŠMILAUER, P. 2012: Canoco reference manual and user’s guide software for ordination, version 5.0.</w:t>
      </w:r>
    </w:p>
    <w:p w14:paraId="67931948" w14:textId="77777777" w:rsidR="00223412" w:rsidRPr="005340EE" w:rsidRDefault="00223412" w:rsidP="00425C2A">
      <w:pPr>
        <w:pStyle w:val="Citace1"/>
        <w:ind w:firstLine="0"/>
      </w:pPr>
      <w:r w:rsidRPr="005340EE">
        <w:t>CENIA. 2008: Czech National Geoportal [WWW Document]. URL Online: http://geoportal.gov.cz/web/guest/map [accessed on 2008].</w:t>
      </w:r>
    </w:p>
    <w:p w14:paraId="113DBE18" w14:textId="77777777" w:rsidR="00BF1CB8" w:rsidRPr="005340EE" w:rsidRDefault="00BF1CB8" w:rsidP="00425C2A">
      <w:pPr>
        <w:pStyle w:val="Citace1"/>
        <w:ind w:firstLine="0"/>
      </w:pPr>
      <w:r w:rsidRPr="005340EE">
        <w:t>CENIA. 2015: Czech National Geoportal [WWW Document]. URL Online: http://geoportal.gov.cz/web/guest/map [accessed on 2015].</w:t>
      </w:r>
    </w:p>
    <w:p w14:paraId="08B25785" w14:textId="77777777" w:rsidR="00BF1CB8" w:rsidRPr="005340EE" w:rsidRDefault="00BF1CB8" w:rsidP="00425C2A">
      <w:pPr>
        <w:pStyle w:val="Citace1"/>
        <w:ind w:firstLine="0"/>
      </w:pPr>
      <w:r w:rsidRPr="005340EE">
        <w:t>CRAWFORD, P.H.C. &amp; HOAGLAND, B.W. 2010: Using Species Distribution Models to Guide Conservation at the State Level: the Endangered American Burying Beetle (Nicrophorus americanus) in Oklahoma. Journal of Insect Conservation, 14, 511–521.</w:t>
      </w:r>
    </w:p>
    <w:p w14:paraId="3CD430A7" w14:textId="77777777" w:rsidR="00BF1CB8" w:rsidRPr="005340EE" w:rsidRDefault="00BF1CB8" w:rsidP="00425C2A">
      <w:pPr>
        <w:pStyle w:val="Citace1"/>
        <w:ind w:firstLine="0"/>
      </w:pPr>
      <w:r w:rsidRPr="005340EE">
        <w:t>CREIGHTON, J.C., BASTARACHE, R., LOMOLINO, M. V. &amp; BELK, M.C. 2007: Effect of forest removal on the abundance of the endangered American burying beetle, Nicrophorus americanus (Coleoptera: Silphidae). Journal of Insect Conservation, 13, 37–43.</w:t>
      </w:r>
    </w:p>
    <w:p w14:paraId="335B5E5F" w14:textId="77777777" w:rsidR="00BF1CB8" w:rsidRPr="005340EE" w:rsidRDefault="00BF1CB8" w:rsidP="00425C2A">
      <w:pPr>
        <w:pStyle w:val="Citace1"/>
        <w:ind w:firstLine="0"/>
      </w:pPr>
      <w:r w:rsidRPr="005340EE">
        <w:t>CREIGHTON, J.C., VAUGHN, C.C. &amp; CHAPMAN, B.R. 1993: Habitat Preference of the Endangered American Burying Beetle (Nicrophorus americanus) in Oklahoma. The Southwestern Naturalist, 38, 275–277.</w:t>
      </w:r>
    </w:p>
    <w:p w14:paraId="534024F9" w14:textId="77777777" w:rsidR="00BF1CB8" w:rsidRPr="005340EE" w:rsidRDefault="00BF1CB8" w:rsidP="00425C2A">
      <w:pPr>
        <w:pStyle w:val="Citace1"/>
        <w:ind w:firstLine="0"/>
      </w:pPr>
      <w:r w:rsidRPr="005340EE">
        <w:t>ESRI. 2009: ArcMap 9.2. ESRI (Environmental Systems Research Institute). Redlands, California, USA.</w:t>
      </w:r>
    </w:p>
    <w:p w14:paraId="5ED742B7" w14:textId="77777777" w:rsidR="00BF1CB8" w:rsidRPr="005340EE" w:rsidRDefault="00BF1CB8" w:rsidP="00425C2A">
      <w:pPr>
        <w:pStyle w:val="Citace1"/>
        <w:ind w:firstLine="0"/>
      </w:pPr>
      <w:r w:rsidRPr="005340EE">
        <w:t>GOFF, M.L. 2009: Forensic Entomology. In Encyclopedia of Insects (ed. by Resh, V.H. &amp; Cardé, R.T.). Elsevier, London, pp. 381–386.</w:t>
      </w:r>
    </w:p>
    <w:p w14:paraId="032753A8" w14:textId="77777777" w:rsidR="00BF1CB8" w:rsidRPr="005340EE" w:rsidRDefault="00BF1CB8" w:rsidP="00425C2A">
      <w:pPr>
        <w:pStyle w:val="Citace1"/>
        <w:ind w:firstLine="0"/>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14:paraId="16C0FA19" w14:textId="77777777" w:rsidR="00BF1CB8" w:rsidRPr="005340EE" w:rsidRDefault="00BF1CB8" w:rsidP="00425C2A">
      <w:pPr>
        <w:pStyle w:val="Citace1"/>
        <w:ind w:firstLine="0"/>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14:paraId="04474F0E" w14:textId="77777777" w:rsidR="00BF1CB8" w:rsidRPr="005340EE" w:rsidRDefault="00BF1CB8" w:rsidP="00425C2A">
      <w:pPr>
        <w:pStyle w:val="Citace1"/>
        <w:ind w:firstLine="0"/>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14:paraId="3EB07885" w14:textId="77777777" w:rsidR="00BF1CB8" w:rsidRPr="005340EE" w:rsidRDefault="00BF1CB8" w:rsidP="00425C2A">
      <w:pPr>
        <w:pStyle w:val="Citace1"/>
        <w:ind w:firstLine="0"/>
      </w:pPr>
      <w:r w:rsidRPr="005340EE">
        <w:t>HAMET, A. &amp; VANCL, Z. EDS. 2005: Katalog brouků (Coleoptera) CHKO Broumovsko. (Catalogue of beetles (Coleoptera) of the Broumovsko Protected Landscape Area). O. Čermáková, Hradec Králové.</w:t>
      </w:r>
    </w:p>
    <w:p w14:paraId="130C5525" w14:textId="77777777" w:rsidR="00BF1CB8" w:rsidRPr="005340EE" w:rsidRDefault="00BF1CB8" w:rsidP="00425C2A">
      <w:pPr>
        <w:pStyle w:val="Citace1"/>
        <w:ind w:firstLine="0"/>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14:paraId="5B2B2336" w14:textId="77777777" w:rsidR="00BF1CB8" w:rsidRPr="005340EE" w:rsidRDefault="00BF1CB8" w:rsidP="00425C2A">
      <w:pPr>
        <w:pStyle w:val="Citace1"/>
        <w:ind w:firstLine="0"/>
      </w:pPr>
      <w:r w:rsidRPr="005340EE">
        <w:t>HOCKING, M.D., DARIMONT, C.T., CHRISTIE, K.S. &amp; REIMCHEN, T.E. 2007: Niche variation in burying beetles ( Nicrophorus spp.) associated with marine and terrestrial carrion. Canadian Journal of Zoology, 85, 437–442.</w:t>
      </w:r>
    </w:p>
    <w:p w14:paraId="20F2C65B" w14:textId="77777777" w:rsidR="00BF1CB8" w:rsidRPr="005340EE" w:rsidRDefault="00BF1CB8" w:rsidP="00425C2A">
      <w:pPr>
        <w:pStyle w:val="Citace1"/>
        <w:ind w:firstLine="0"/>
      </w:pPr>
      <w:r w:rsidRPr="005340EE">
        <w:t>HOLLOWAY, A.K. &amp; SCHNELL, G.D. 1997: Relationship between numbers of the endangered american burying beetle Nicrophorus americanus Olivier (Coleoptera: Silphidae) and available food resources. Biological Conservation, 81, 145–152.</w:t>
      </w:r>
    </w:p>
    <w:p w14:paraId="1CB04E94" w14:textId="77777777" w:rsidR="00BF1CB8" w:rsidRPr="005340EE" w:rsidRDefault="00BF1CB8" w:rsidP="00425C2A">
      <w:pPr>
        <w:pStyle w:val="Citace1"/>
        <w:ind w:firstLine="0"/>
      </w:pPr>
      <w:r w:rsidRPr="005340EE">
        <w:lastRenderedPageBreak/>
        <w:t>IKEDA, H., KAGAYA, T., KUBOTA, K. &amp; ABE, T. 2007: Flight capabilities and feeding habits of silphine beetles: are flightless species really “carrion beetles“? Ecological Research, 22, 237–241.</w:t>
      </w:r>
    </w:p>
    <w:p w14:paraId="32C33C1D" w14:textId="77777777" w:rsidR="00BF1CB8" w:rsidRPr="005340EE" w:rsidRDefault="00BF1CB8" w:rsidP="00425C2A">
      <w:pPr>
        <w:pStyle w:val="Citace1"/>
        <w:ind w:firstLine="0"/>
      </w:pPr>
      <w:r w:rsidRPr="005340EE">
        <w:t>IKEDA, H., KAGAYA, T., KUBOTA, K. &amp; ABE, T. 2008: Evolutionary relationships among food habit, loss of flight, and reproductive traits: life-history evolution in the Silphinae (Coleoptera: Silphidae). Evolution, 62, 2065–2079.</w:t>
      </w:r>
    </w:p>
    <w:p w14:paraId="06E5EECB" w14:textId="77777777" w:rsidR="00BF1CB8" w:rsidRPr="005340EE" w:rsidRDefault="00BF1CB8" w:rsidP="00425C2A">
      <w:pPr>
        <w:pStyle w:val="Citace1"/>
        <w:ind w:firstLine="0"/>
      </w:pPr>
      <w:r w:rsidRPr="005340EE">
        <w:t>JAKUBEC, P. &amp; RŮŽIČKA, J. 2012: Distribution of open landscape carrion beetles (Coleoptera: Silphidae) in selected lowlands of the Czech Republic. Klapalekiana, 48, 169–189.</w:t>
      </w:r>
    </w:p>
    <w:p w14:paraId="3E069572" w14:textId="77777777" w:rsidR="00BF1CB8" w:rsidRPr="005340EE" w:rsidRDefault="00BF1CB8" w:rsidP="00425C2A">
      <w:pPr>
        <w:pStyle w:val="Citace1"/>
        <w:ind w:firstLine="0"/>
      </w:pPr>
      <w:r w:rsidRPr="005340EE">
        <w:t>JURZENSKI, J., SNETHEN, D.G., BRUST, M.L. &amp; HOBACK, W.W. 2011: New records of carrion beetles in Nebraska reveal increased presence of the American burying beetle, Nicrophorus americanus Olivier (Coleoptera: Silphidae). Great Plains Research, 21, 131–143.</w:t>
      </w:r>
    </w:p>
    <w:p w14:paraId="1DA01CFE" w14:textId="77777777" w:rsidR="00BF1CB8" w:rsidRPr="005340EE" w:rsidRDefault="00BF1CB8" w:rsidP="00425C2A">
      <w:pPr>
        <w:pStyle w:val="Citace1"/>
        <w:ind w:firstLine="0"/>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14:paraId="2285094D" w14:textId="77777777" w:rsidR="00BF1CB8" w:rsidRPr="005340EE" w:rsidRDefault="00BF1CB8" w:rsidP="00425C2A">
      <w:pPr>
        <w:pStyle w:val="Citace1"/>
        <w:ind w:firstLine="0"/>
      </w:pPr>
      <w:r w:rsidRPr="005340EE">
        <w:t>KALINOVÁ, B., PODSKALSKÁ, H., RŮZICKA, J., HOSKOVEC, M., RŮŽIČKA, J. &amp; HOSKOVEC, M. 2009: Irresistible bouquet of death–how are burying beetles (Coleoptera: Silphidae: Nicrophorus) attracted by carcasses. Naturwissenschaften, 96, 889–899.</w:t>
      </w:r>
    </w:p>
    <w:p w14:paraId="64C29E52" w14:textId="77777777" w:rsidR="00BF1CB8" w:rsidRPr="005340EE" w:rsidRDefault="00BF1CB8" w:rsidP="00425C2A">
      <w:pPr>
        <w:pStyle w:val="Citace1"/>
        <w:ind w:firstLine="0"/>
      </w:pPr>
      <w:r w:rsidRPr="005340EE">
        <w:t>KOČÁREK, P. 1997: Výskyt brouků ze skupin Silphidae a Leiodidae: Cholevinae (Coleoptera) na území CHKO Litovelské Pomoraví. Zprávy Vlastivědného muzea v Olomouci, 275, 17 – 29.</w:t>
      </w:r>
    </w:p>
    <w:p w14:paraId="19409758" w14:textId="77777777" w:rsidR="00BF1CB8" w:rsidRPr="005340EE" w:rsidRDefault="00BF1CB8" w:rsidP="00425C2A">
      <w:pPr>
        <w:pStyle w:val="Citace1"/>
        <w:ind w:firstLine="0"/>
      </w:pPr>
      <w:r w:rsidRPr="005340EE">
        <w:t>KOČÁREK, P. 2001: Diurnal activity rhythms and niche differentiation in a carrion beetle assemblage (Coleoptera: Silphidae) in Opava, the Czech Republic. Biological Rhythm Research, 32, 431–438.</w:t>
      </w:r>
    </w:p>
    <w:p w14:paraId="5DFABF7E" w14:textId="77777777" w:rsidR="00BF1CB8" w:rsidRPr="005340EE" w:rsidRDefault="00BF1CB8" w:rsidP="00425C2A">
      <w:pPr>
        <w:pStyle w:val="Citace1"/>
        <w:ind w:firstLine="0"/>
      </w:pPr>
      <w:r w:rsidRPr="005340EE">
        <w:t>KOČÁREK, P. 2002a: Decomposition and Coleoptera succession on exposed carrion of small mammal in Opava, the Czech Republic. European Journal of Soil Biology, 39, 31–45.</w:t>
      </w:r>
    </w:p>
    <w:p w14:paraId="77912B46" w14:textId="77777777" w:rsidR="00BF1CB8" w:rsidRPr="005340EE" w:rsidRDefault="00BF1CB8" w:rsidP="00425C2A">
      <w:pPr>
        <w:pStyle w:val="Citace1"/>
        <w:ind w:firstLine="0"/>
      </w:pPr>
      <w:r w:rsidRPr="005340EE">
        <w:lastRenderedPageBreak/>
        <w:t>KOČÁREK, P. 2002b: Diel activity patterns of carrion-visiting Coleoptera studied by timesorting pitfall traps. Biologia, 57, 199–211.</w:t>
      </w:r>
    </w:p>
    <w:p w14:paraId="173608DB" w14:textId="77777777" w:rsidR="00BF1CB8" w:rsidRPr="005340EE" w:rsidRDefault="00BF1CB8" w:rsidP="00425C2A">
      <w:pPr>
        <w:pStyle w:val="Citace1"/>
        <w:ind w:firstLine="0"/>
      </w:pPr>
      <w:r w:rsidRPr="005340EE">
        <w:t>KOČÁREK, P. &amp; BENKO, K. 1997: The occurence and seasonal activity of Silphidae in Hlučín region (Silesia, Czech Republic). Časopis Slezského muzea v Opavě, 46, 173–179.</w:t>
      </w:r>
    </w:p>
    <w:p w14:paraId="0EFE66BE" w14:textId="77777777" w:rsidR="00BF1CB8" w:rsidRPr="005340EE" w:rsidRDefault="00BF1CB8" w:rsidP="00425C2A">
      <w:pPr>
        <w:pStyle w:val="Citace1"/>
        <w:ind w:firstLine="0"/>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14:paraId="50B84ECE" w14:textId="77777777" w:rsidR="00BF1CB8" w:rsidRPr="005340EE" w:rsidRDefault="00BF1CB8" w:rsidP="00425C2A">
      <w:pPr>
        <w:pStyle w:val="Citace1"/>
        <w:ind w:firstLine="0"/>
      </w:pPr>
      <w:r w:rsidRPr="005340EE">
        <w:t>LINGAFELTER, S.W. 1995: Diversity, Habitat Preferences, and Seasonality of Kansas Carrion Beetles (Coleoptera : Silphidae ). Journal of the Kansas Entomological Society, 68, 214–223.</w:t>
      </w:r>
    </w:p>
    <w:p w14:paraId="49B40F20" w14:textId="77777777" w:rsidR="00BF1CB8" w:rsidRPr="005340EE" w:rsidRDefault="00BF1CB8" w:rsidP="00425C2A">
      <w:pPr>
        <w:pStyle w:val="Citace1"/>
        <w:ind w:firstLine="0"/>
      </w:pPr>
      <w:r w:rsidRPr="005340EE">
        <w:t>LOMOLINO, M. V, CREIGHTON, J.C., SCHNELL, G.D. &amp; CERTAIN, D.L. 1995: Ecology and Conservation of the Endangered American Burying Beetle (Nicrophorus americanus). Conservation Biology, 9, 605–614.</w:t>
      </w:r>
    </w:p>
    <w:p w14:paraId="1BB513BF" w14:textId="77777777" w:rsidR="00BF1CB8" w:rsidRPr="005340EE" w:rsidRDefault="00BF1CB8" w:rsidP="00425C2A">
      <w:pPr>
        <w:pStyle w:val="Citace1"/>
        <w:ind w:firstLine="0"/>
      </w:pPr>
      <w:r w:rsidRPr="005340EE">
        <w:t>LOMOLINO, M. V. &amp; CREIGHTON, J.C. 1996: Habitat selection, breeding success and conservation of the endangered American burying beetle Nicrophorus americanus. Biological Conservation, 77, 235–241.</w:t>
      </w:r>
    </w:p>
    <w:p w14:paraId="0CC3470E" w14:textId="77777777" w:rsidR="00BF1CB8" w:rsidRPr="005340EE" w:rsidRDefault="00BF1CB8" w:rsidP="00425C2A">
      <w:pPr>
        <w:pStyle w:val="Citace1"/>
        <w:ind w:firstLine="0"/>
      </w:pPr>
      <w:r w:rsidRPr="005340EE">
        <w:t>LOONEY, C., CALDWELL, B.T. &amp; EIGENBRODE, S.D. 2009: When the prairie varies: the importance of site characteristics for strategising insect conservation. Insect Conservation and Diversity, 2, 243–250.</w:t>
      </w:r>
    </w:p>
    <w:p w14:paraId="3A898E32" w14:textId="77777777" w:rsidR="00BF1CB8" w:rsidRPr="005340EE" w:rsidRDefault="00BF1CB8" w:rsidP="00425C2A">
      <w:pPr>
        <w:pStyle w:val="Citace1"/>
        <w:ind w:firstLine="0"/>
      </w:pPr>
      <w:r w:rsidRPr="005340EE">
        <w:t>MULLINS, P.L., RILEY, E.G. &amp; OSWALD, J.D. 2013: Identification, distribution, and adult phenology of the carrion beetles (Coleoptera: Silphidae) of Texas. Zootaxa, 3666, 221–251.</w:t>
      </w:r>
    </w:p>
    <w:p w14:paraId="4A20F126" w14:textId="77777777" w:rsidR="00BF1CB8" w:rsidRPr="005340EE" w:rsidRDefault="00BF1CB8" w:rsidP="00425C2A">
      <w:pPr>
        <w:pStyle w:val="Citace1"/>
        <w:ind w:firstLine="0"/>
      </w:pPr>
      <w:r w:rsidRPr="005340EE">
        <w:t>MUTHS, E.L. 1991: Substrate Discrimination in Burying Beetles, Nicrophorus orbicollis (Coleoptera: Silphidae). Journal of the Kansas Entomological Society, 64, 447–450.</w:t>
      </w:r>
    </w:p>
    <w:p w14:paraId="6CD0289A" w14:textId="77777777" w:rsidR="00BF1CB8" w:rsidRPr="005340EE" w:rsidRDefault="00BF1CB8" w:rsidP="00425C2A">
      <w:pPr>
        <w:pStyle w:val="Citace1"/>
        <w:ind w:firstLine="0"/>
      </w:pPr>
      <w:r w:rsidRPr="005340EE">
        <w:t>NAKLÁDAL, O. 2008: Results of a faunistic survey of beetles (Coleoptera) in floodplain forests of the Litovelské Pomoraví Protected Landscape Area (Czech Republic, Northern Moravia) in 2006. Klapalekiana, 44, 237–269.</w:t>
      </w:r>
    </w:p>
    <w:p w14:paraId="08B28812" w14:textId="77777777" w:rsidR="00BF1CB8" w:rsidRPr="005340EE" w:rsidRDefault="00BF1CB8" w:rsidP="00425C2A">
      <w:pPr>
        <w:pStyle w:val="Citace1"/>
        <w:ind w:firstLine="0"/>
      </w:pPr>
      <w:r w:rsidRPr="005340EE">
        <w:lastRenderedPageBreak/>
        <w:t>NAKLÁDAL, O. 2011a: Results of beetles (Coleoptera) survey of Zástudánčí National Nature Reserve (Central Moravia) 2008 – part 1. Časopis Slezského Zemského Muzea, Serie A - Vědy Přírodní, 60, 63–78.</w:t>
      </w:r>
    </w:p>
    <w:p w14:paraId="441AD236" w14:textId="77777777" w:rsidR="00BF1CB8" w:rsidRPr="005340EE" w:rsidRDefault="00BF1CB8" w:rsidP="00425C2A">
      <w:pPr>
        <w:pStyle w:val="Citace1"/>
        <w:ind w:firstLine="0"/>
      </w:pPr>
      <w:r w:rsidRPr="005340EE">
        <w:t>NAKLÁDAL, O. 2011b: Results of a faunistic survey of beetles (Coleoptera) in Vrapač National Nature Reserve (Czech Republic, Northern Moravia, Litovelské Pomoraví Protected Landscape Area) in 2009. Klapalekiana, 47, 213–236.</w:t>
      </w:r>
    </w:p>
    <w:p w14:paraId="53FF39E2" w14:textId="77777777" w:rsidR="00BF1CB8" w:rsidRPr="005340EE" w:rsidRDefault="00BF1CB8" w:rsidP="00425C2A">
      <w:pPr>
        <w:pStyle w:val="Citace1"/>
        <w:ind w:firstLine="0"/>
      </w:pPr>
      <w:r w:rsidRPr="005340EE">
        <w:t>NOVÁK, B. 1961: Saisonmässiges Vorkomenn von Totengräbern in Feldbiozönosen (Col. Silphidae). Acta Universitatis Palackianae Olomucensis, Facultas Rerum Naturalium, 6, 45–114.</w:t>
      </w:r>
    </w:p>
    <w:p w14:paraId="015C6BE5" w14:textId="77777777" w:rsidR="00BF1CB8" w:rsidRPr="005340EE" w:rsidRDefault="00BF1CB8" w:rsidP="00425C2A">
      <w:pPr>
        <w:pStyle w:val="Citace1"/>
        <w:ind w:firstLine="0"/>
      </w:pPr>
      <w:r w:rsidRPr="005340EE">
        <w:t>NOVÁK, B. 1962: Ein Beitrag zur Faunistik und Ökologie der Totengräber (Col. Silphidae). Acta Universitatis Palackianae Olomucensis, Facultas Rerum Naturalium, 11, 263–300.</w:t>
      </w:r>
    </w:p>
    <w:p w14:paraId="51A3ED08" w14:textId="77777777" w:rsidR="00BF1CB8" w:rsidRPr="005340EE" w:rsidRDefault="00BF1CB8" w:rsidP="00425C2A">
      <w:pPr>
        <w:pStyle w:val="Citace1"/>
        <w:ind w:firstLine="0"/>
      </w:pPr>
      <w:r w:rsidRPr="005340EE">
        <w:t>NOVÁK, B. 1965: Zur Faunistik und Ökologie der Totengräber in den Feldbiotopen von Haná (Col. Silphidae). Acta Universitatis Palackianae Olomucensis, Facultas Rerum Naturalium, 19, 121–151.</w:t>
      </w:r>
    </w:p>
    <w:p w14:paraId="18C938A2" w14:textId="77777777" w:rsidR="00BF1CB8" w:rsidRPr="005340EE" w:rsidRDefault="00BF1CB8" w:rsidP="00425C2A">
      <w:pPr>
        <w:pStyle w:val="Citace1"/>
        <w:ind w:firstLine="0"/>
      </w:pPr>
      <w:r w:rsidRPr="005340EE">
        <w:t>NOVÁK, B. 1966: Dynamika populací brouků ze skupiny Silphini (Coleoptera). Populationsdynamik der Silphini (Coleoptera)). Acta Universitatis Palackianae Olomucensis, Facultas Rerum Naturalium, 22, 129–151.</w:t>
      </w:r>
    </w:p>
    <w:p w14:paraId="7A8E4CEE" w14:textId="77777777" w:rsidR="00BF1CB8" w:rsidRPr="005340EE" w:rsidRDefault="00BF1CB8" w:rsidP="00425C2A">
      <w:pPr>
        <w:pStyle w:val="Citace1"/>
        <w:ind w:firstLine="0"/>
      </w:pPr>
      <w:r w:rsidRPr="005340EE">
        <w:t>PAULIAN, R. 1946: Essai de bionomie quantitative sur les nécrophores. Revue française d’Entomologie, 13, 93–98.</w:t>
      </w:r>
    </w:p>
    <w:p w14:paraId="402A3B80" w14:textId="77777777" w:rsidR="00BF1CB8" w:rsidRPr="005340EE" w:rsidRDefault="00BF1CB8" w:rsidP="00425C2A">
      <w:pPr>
        <w:pStyle w:val="Citace1"/>
        <w:ind w:firstLine="0"/>
      </w:pPr>
      <w:r w:rsidRPr="005340EE">
        <w:t>PECK, S.B. &amp; ANDERSON, R.S. 1985a: Taxonomy, phylogeny and biogeography of the carrion beetles of Latin America (Coleoptera: Silphidae). Quaestiones Entomologicae, 21, 247–317.</w:t>
      </w:r>
    </w:p>
    <w:p w14:paraId="2F396CDA" w14:textId="77777777" w:rsidR="00BF1CB8" w:rsidRPr="005340EE" w:rsidRDefault="00BF1CB8" w:rsidP="00425C2A">
      <w:pPr>
        <w:pStyle w:val="Citace1"/>
        <w:ind w:firstLine="0"/>
      </w:pPr>
      <w:r w:rsidRPr="005340EE">
        <w:t>PECK, S.B. &amp; ANDERSON, R.S. 1985b: Seasonal activity and habitat associations of adult small carrion beetles in southern Ontario (Coleoptera: Leiodidae: Cholevinae). The Coleopterists Bulletin, 39, 347–353.</w:t>
      </w:r>
    </w:p>
    <w:p w14:paraId="4911A862" w14:textId="77777777" w:rsidR="00BF1CB8" w:rsidRPr="005340EE" w:rsidRDefault="00BF1CB8" w:rsidP="00425C2A">
      <w:pPr>
        <w:pStyle w:val="Citace1"/>
        <w:ind w:firstLine="0"/>
      </w:pPr>
      <w:r w:rsidRPr="005340EE">
        <w:lastRenderedPageBreak/>
        <w:t>PETRUŠKA, F. 1964: Beitrag zur Bewegungsaktivität einiger Aaskäfer-Arten (Col. Silphidae et Histeridae). Acta Universitatis Palackianae Olomucensis, Facultas Rerum Naturalium, 16, 159–187.</w:t>
      </w:r>
    </w:p>
    <w:p w14:paraId="4575927D" w14:textId="77777777" w:rsidR="00BF1CB8" w:rsidRPr="005340EE" w:rsidRDefault="00BF1CB8" w:rsidP="00425C2A">
      <w:pPr>
        <w:pStyle w:val="Citace1"/>
        <w:ind w:firstLine="0"/>
      </w:pPr>
      <w:r w:rsidRPr="005340EE">
        <w:t>PETRUŠKA, F. 1968: The Carrion-Beetles as a Component Part of the Insects Fauna of the Fields in the Uničov Plain. Acta Universitatis Palackianae Olomucensis, Facultas Rerum Naturalium, 28, 159–187.</w:t>
      </w:r>
    </w:p>
    <w:p w14:paraId="4A81ABE9" w14:textId="77777777" w:rsidR="00BF1CB8" w:rsidRPr="005340EE" w:rsidRDefault="00BF1CB8" w:rsidP="00425C2A">
      <w:pPr>
        <w:pStyle w:val="Citace1"/>
        <w:ind w:firstLine="0"/>
      </w:pPr>
      <w:r w:rsidRPr="005340EE">
        <w:t>PIELOU, E.C. 1975: Ecological diversity. Wiley-Interscience, New York.</w:t>
      </w:r>
    </w:p>
    <w:p w14:paraId="6BACF610" w14:textId="77777777" w:rsidR="00BF1CB8" w:rsidRPr="005340EE" w:rsidRDefault="00BF1CB8" w:rsidP="00425C2A">
      <w:pPr>
        <w:pStyle w:val="Citace1"/>
        <w:ind w:firstLine="0"/>
      </w:pPr>
      <w:r w:rsidRPr="005340EE">
        <w:t>PUKOWSKI, E. 1933: Oekologische Untersuchungen an Necrophorus F. Zeitschrift für Morphologie und Oekologie der Tiere, 27, 518–186.</w:t>
      </w:r>
    </w:p>
    <w:p w14:paraId="6568BDA5" w14:textId="77777777" w:rsidR="00BF1CB8" w:rsidRPr="005340EE" w:rsidRDefault="00BF1CB8" w:rsidP="00425C2A">
      <w:pPr>
        <w:pStyle w:val="Citace1"/>
        <w:ind w:firstLine="0"/>
      </w:pPr>
      <w:r w:rsidRPr="005340EE">
        <w:t>R CORE TEAM. 2014: R: A language and Environment for Statistical Computing.</w:t>
      </w:r>
    </w:p>
    <w:p w14:paraId="7E404A44" w14:textId="77777777" w:rsidR="00BF1CB8" w:rsidRPr="005340EE" w:rsidRDefault="00BF1CB8" w:rsidP="00425C2A">
      <w:pPr>
        <w:pStyle w:val="Citace1"/>
        <w:ind w:firstLine="0"/>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14:paraId="036DFF0E" w14:textId="77777777" w:rsidR="00BF1CB8" w:rsidRPr="005340EE" w:rsidRDefault="00BF1CB8" w:rsidP="00425C2A">
      <w:pPr>
        <w:pStyle w:val="Citace1"/>
        <w:ind w:firstLine="0"/>
      </w:pPr>
      <w:r w:rsidRPr="005340EE">
        <w:t>RŮŽIČKA, J. 1994: Seasonal activity and habitat associations of Silphidae and Leiodidae: Cholevinae (Coleoptera) in central Bohemia. Acta Societatis Zoologicae Bohemicae, 58, 67–78.</w:t>
      </w:r>
    </w:p>
    <w:p w14:paraId="2DDE6260" w14:textId="77777777" w:rsidR="00BF1CB8" w:rsidRPr="005340EE" w:rsidRDefault="00BF1CB8" w:rsidP="00425C2A">
      <w:pPr>
        <w:pStyle w:val="Citace1"/>
        <w:ind w:firstLine="0"/>
      </w:pPr>
      <w:r w:rsidRPr="005340EE">
        <w:t>RŮŽIČKA, J. 1999: Beetle communities (Insecta: Coleoptera) of rock debris on the Boreč hill (Czech Republic: České středohoří mts). Acta Societatis Zoologicae Bohemicae, 63, 315–330.</w:t>
      </w:r>
    </w:p>
    <w:p w14:paraId="4770CFBF" w14:textId="77777777" w:rsidR="00BF1CB8" w:rsidRPr="005340EE" w:rsidRDefault="00BF1CB8" w:rsidP="00425C2A">
      <w:pPr>
        <w:pStyle w:val="Citace1"/>
        <w:ind w:firstLine="0"/>
      </w:pPr>
      <w:r w:rsidRPr="005340EE">
        <w:t>RŮŽIČKA, J. 2000: Beetle communities (Insecta: Coleoptera) of rock debris on the Kamenec hill (Czech Republic: České středohoří mts). Acta Universitatis Purkynianae, Studia Biologica, 4, 175–182.</w:t>
      </w:r>
    </w:p>
    <w:p w14:paraId="4DDEA82E" w14:textId="77777777" w:rsidR="00BF1CB8" w:rsidRPr="005340EE" w:rsidRDefault="00BF1CB8" w:rsidP="00425C2A">
      <w:pPr>
        <w:pStyle w:val="Citace1"/>
        <w:ind w:firstLine="0"/>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14:paraId="71E6C5B9" w14:textId="77777777" w:rsidR="00BF1CB8" w:rsidRPr="005340EE" w:rsidRDefault="00BF1CB8" w:rsidP="00425C2A">
      <w:pPr>
        <w:pStyle w:val="Citace1"/>
        <w:ind w:firstLine="0"/>
      </w:pPr>
      <w:r w:rsidRPr="005340EE">
        <w:lastRenderedPageBreak/>
        <w:t>RŮŽIČKA, J. 2005b: Icones Insectorum Europae Centralis. Coleoptera: Agyrtidae, Silphidae. Folia Heyrovskyana, Ser. B, 3, 1–9.</w:t>
      </w:r>
    </w:p>
    <w:p w14:paraId="3D3C4251" w14:textId="77777777" w:rsidR="00BF1CB8" w:rsidRPr="005340EE" w:rsidRDefault="00BF1CB8" w:rsidP="00425C2A">
      <w:pPr>
        <w:pStyle w:val="Citace1"/>
        <w:ind w:firstLine="0"/>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14:paraId="4BC8FDDC" w14:textId="77777777" w:rsidR="00BF1CB8" w:rsidRPr="005340EE" w:rsidRDefault="00BF1CB8" w:rsidP="00425C2A">
      <w:pPr>
        <w:pStyle w:val="Citace1"/>
        <w:ind w:firstLine="0"/>
      </w:pPr>
      <w:r w:rsidRPr="005340EE">
        <w:t>RŮŽIČKA, J., HÁVA, J. &amp; SCHNEIDER, J. 2004: Revision of Palaearctic and Oriental Oiceoptoma (Coleoptera: Silphidae). Acta Societatis Zoologicae Bohemicae, 68, 30–51.</w:t>
      </w:r>
    </w:p>
    <w:p w14:paraId="78BFB1FE" w14:textId="77777777" w:rsidR="00BF1CB8" w:rsidRPr="005340EE" w:rsidRDefault="00BF1CB8" w:rsidP="00425C2A">
      <w:pPr>
        <w:pStyle w:val="Citace1"/>
        <w:ind w:firstLine="0"/>
      </w:pPr>
      <w:r w:rsidRPr="005340EE">
        <w:t>RŮŽIČKA, J. &amp; SCHNEIDER, J. 2004: Silphidae. In Catalogue of Palaearctic Coleoptera, Vol. 2 (ed. by Löbl, I. &amp; Smetana, A.). Apollo Books, Stenstrup, pp. 229–237.</w:t>
      </w:r>
    </w:p>
    <w:p w14:paraId="6D1C4BA4" w14:textId="77777777" w:rsidR="00BF1CB8" w:rsidRPr="005340EE" w:rsidRDefault="00BF1CB8" w:rsidP="00425C2A">
      <w:pPr>
        <w:pStyle w:val="Citace1"/>
        <w:ind w:firstLine="0"/>
      </w:pPr>
      <w:r w:rsidRPr="005340EE">
        <w:t>SCOTT, M.P. 1998: The Ecology and Behavior of Burying Beetles. Annual Review of Entomology, 43, 595–618.</w:t>
      </w:r>
    </w:p>
    <w:p w14:paraId="718EC1D8" w14:textId="77777777" w:rsidR="00BF1CB8" w:rsidRPr="005340EE" w:rsidRDefault="00BF1CB8" w:rsidP="00425C2A">
      <w:pPr>
        <w:pStyle w:val="Citace1"/>
        <w:ind w:firstLine="0"/>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14:paraId="0CAF71A2" w14:textId="77777777" w:rsidR="00BF1CB8" w:rsidRPr="005340EE" w:rsidRDefault="00BF1CB8" w:rsidP="00425C2A">
      <w:pPr>
        <w:pStyle w:val="Citace1"/>
        <w:ind w:firstLine="0"/>
      </w:pPr>
      <w:r w:rsidRPr="005340EE">
        <w:t>SIKES, D. 2008: Carrion beetles (Coleoptera: Silphidae). In Encyclopedia of Entomology. Volume 1: A - C (ed. by Capinera, J.L.). Springer, Berlin, pp. 749–758.</w:t>
      </w:r>
    </w:p>
    <w:p w14:paraId="41A71890" w14:textId="77777777" w:rsidR="00BF1CB8" w:rsidRPr="005340EE" w:rsidRDefault="00BF1CB8" w:rsidP="00425C2A">
      <w:pPr>
        <w:pStyle w:val="Citace1"/>
        <w:ind w:firstLine="0"/>
      </w:pPr>
      <w:r w:rsidRPr="005340EE">
        <w:t>SIKES, D.S. &amp; VENABLES, C. 2013: Molecular phylogeny of the burying beetles (Coleoptera: Silphidae: Nicrophorinae). Molecular Phylogenetics and Evolution, 69, 552–65.</w:t>
      </w:r>
    </w:p>
    <w:p w14:paraId="42661571" w14:textId="77777777" w:rsidR="00BF1CB8" w:rsidRPr="005340EE" w:rsidRDefault="00BF1CB8" w:rsidP="00425C2A">
      <w:pPr>
        <w:pStyle w:val="Citace1"/>
        <w:ind w:firstLine="0"/>
      </w:pPr>
      <w:r w:rsidRPr="005340EE">
        <w:t>ŠUSTEK, Z. 1981: Keys to identification of insects 2: Carrion beetles of Czechoslovakia (Coleoptera: Silphidae). Zprávy Československé Společnosti Entomologické při ČSAV, 2, 1–47.</w:t>
      </w:r>
    </w:p>
    <w:p w14:paraId="615174AE" w14:textId="77777777" w:rsidR="00BF1CB8" w:rsidRPr="005340EE" w:rsidRDefault="00BF1CB8" w:rsidP="00425C2A">
      <w:pPr>
        <w:pStyle w:val="Citace1"/>
        <w:ind w:firstLine="0"/>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14:paraId="0CF60EE1" w14:textId="77777777" w:rsidR="00BF1CB8" w:rsidRPr="005340EE" w:rsidRDefault="00BF1CB8" w:rsidP="00425C2A">
      <w:pPr>
        <w:pStyle w:val="Citace1"/>
        <w:ind w:firstLine="0"/>
      </w:pPr>
      <w:r w:rsidRPr="005340EE">
        <w:lastRenderedPageBreak/>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14:paraId="56A59525" w14:textId="77777777" w:rsidR="00BF1CB8" w:rsidRPr="005340EE" w:rsidRDefault="00BF1CB8" w:rsidP="00425C2A">
      <w:pPr>
        <w:pStyle w:val="Citace1"/>
        <w:ind w:firstLine="0"/>
      </w:pPr>
      <w:r w:rsidRPr="005340EE">
        <w:t xml:space="preserve">WALKER, T.L. &amp; HOBACK, W.W. 2007: Effects of Invasive Eastern Redcedar on Capture Rates of Nicrophorus americanus and Other Silphidae. Environmental entomology, 36, 297–307. </w:t>
      </w:r>
    </w:p>
    <w:p w14:paraId="0E8AAB43" w14:textId="77777777" w:rsidR="00A65B62" w:rsidRDefault="00A65B62" w:rsidP="00425C2A">
      <w:pPr>
        <w:ind w:firstLine="0"/>
      </w:pPr>
    </w:p>
    <w:p w14:paraId="29578A41" w14:textId="69CB9704" w:rsidR="00BF1CB8" w:rsidRPr="005340EE" w:rsidRDefault="00BF1CB8" w:rsidP="00425C2A">
      <w:pPr>
        <w:ind w:firstLine="0"/>
      </w:pPr>
      <w:r w:rsidRPr="005340EE">
        <w:t>Fig. 1. Locations of the areas studied in the Czech Republic, which are indicated by black dots on a faunistic grid map (Jakubec &amp; Růžička, 2012).</w:t>
      </w:r>
    </w:p>
    <w:p w14:paraId="1E5FA2FA" w14:textId="426D6705" w:rsidR="00BF1CB8" w:rsidRPr="005340EE" w:rsidRDefault="00BF1CB8" w:rsidP="00425C2A">
      <w:pPr>
        <w:ind w:firstLine="0"/>
      </w:pPr>
      <w:r w:rsidRPr="005340EE">
        <w:t>Fig. 2. Distribution of the localities (black dots) based on soil type (CE = chernozem; FL = fluvisol) in the South Moravian region (Cenia, 2015).</w:t>
      </w:r>
    </w:p>
    <w:p w14:paraId="55FC0F9C" w14:textId="7A15FA3D" w:rsidR="00BF1CB8" w:rsidRPr="005340EE" w:rsidRDefault="00BF1CB8" w:rsidP="00425C2A">
      <w:pPr>
        <w:ind w:firstLine="0"/>
      </w:pPr>
      <w:r w:rsidRPr="005340EE">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14:paraId="41EFB5C1" w14:textId="382DE4AE" w:rsidR="00BF1CB8" w:rsidRPr="005340EE" w:rsidRDefault="00BF1CB8" w:rsidP="00425C2A">
      <w:pPr>
        <w:ind w:firstLine="0"/>
      </w:pPr>
      <w:r w:rsidRPr="005340EE">
        <w:t>Fig 4. Partial CCA ordination diagram with carrion beetles and statistically significant environmental variables (CE – chernozem, FL – fluvisol, zm – Zea mays, hv – Hordeum vulgare, ha – Heliantus annus).</w:t>
      </w:r>
    </w:p>
    <w:p w14:paraId="241C7E0A" w14:textId="53AABE0D" w:rsidR="00F40DA2" w:rsidRDefault="00BF1CB8" w:rsidP="00425C2A">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14:paraId="36BB1151" w14:textId="77777777" w:rsidR="00140B2C" w:rsidRDefault="00140B2C" w:rsidP="00425C2A">
      <w:pPr>
        <w:ind w:firstLine="0"/>
        <w:jc w:val="left"/>
      </w:pPr>
    </w:p>
    <w:p w14:paraId="05A951B7" w14:textId="77777777" w:rsidR="00140B2C" w:rsidRPr="005340EE" w:rsidRDefault="00140B2C" w:rsidP="00425C2A">
      <w:pPr>
        <w:ind w:firstLine="0"/>
        <w:jc w:val="left"/>
        <w:sectPr w:rsidR="00140B2C" w:rsidRPr="005340EE" w:rsidSect="00D51BE7">
          <w:headerReference w:type="default" r:id="rId17"/>
          <w:pgSz w:w="12240" w:h="15840"/>
          <w:pgMar w:top="1417" w:right="1417" w:bottom="1417" w:left="1417" w:header="708" w:footer="708" w:gutter="0"/>
          <w:cols w:space="708"/>
          <w:docGrid w:linePitch="360"/>
        </w:sectPr>
      </w:pPr>
    </w:p>
    <w:p w14:paraId="2D886B44" w14:textId="6EC3CCDD" w:rsidR="00773EC0" w:rsidRDefault="00363A67" w:rsidP="00425C2A">
      <w:pPr>
        <w:pStyle w:val="Nadpis1"/>
        <w:ind w:firstLine="0"/>
      </w:pPr>
      <w:bookmarkStart w:id="35" w:name="_Toc428265620"/>
      <w:r w:rsidRPr="005340EE">
        <w:lastRenderedPageBreak/>
        <w:t>B</w:t>
      </w:r>
      <w:r w:rsidRPr="005340EE">
        <w:tab/>
      </w:r>
      <w:r w:rsidR="00773EC0">
        <w:t>Thermal summation model and instar determination of all developmental stages of Sciodrepoides watsoni (Coleoptera: Cholevinae)</w:t>
      </w:r>
      <w:bookmarkEnd w:id="35"/>
    </w:p>
    <w:p w14:paraId="6587CB6B" w14:textId="77777777" w:rsidR="00773EC0" w:rsidRPr="008609C0" w:rsidRDefault="00773EC0" w:rsidP="00425C2A">
      <w:pPr>
        <w:ind w:firstLine="0"/>
        <w:rPr>
          <w:rFonts w:asciiTheme="minorHAnsi" w:hAnsiTheme="minorHAnsi"/>
          <w:b/>
          <w:szCs w:val="24"/>
        </w:rPr>
      </w:pPr>
      <w:r w:rsidRPr="008609C0">
        <w:rPr>
          <w:rFonts w:asciiTheme="minorHAnsi" w:hAnsiTheme="minorHAnsi"/>
          <w:b/>
          <w:szCs w:val="24"/>
        </w:rPr>
        <w:t>Pavel Jakubec</w:t>
      </w:r>
    </w:p>
    <w:p w14:paraId="1920CA23" w14:textId="709D2BA3" w:rsidR="00355740" w:rsidRDefault="00355740" w:rsidP="00425C2A">
      <w:pPr>
        <w:ind w:firstLine="0"/>
        <w:rPr>
          <w:b/>
        </w:rPr>
      </w:pPr>
      <w:r>
        <w:rPr>
          <w:b/>
        </w:rPr>
        <w:t>Submitted to PeerJ</w:t>
      </w:r>
    </w:p>
    <w:p w14:paraId="301941F7" w14:textId="19F759AA" w:rsidR="00773EC0" w:rsidRPr="00773EC0" w:rsidRDefault="00773EC0" w:rsidP="00425C2A">
      <w:pPr>
        <w:ind w:firstLine="0"/>
        <w:rPr>
          <w:rFonts w:asciiTheme="minorHAnsi" w:hAnsiTheme="minorHAnsi"/>
          <w:szCs w:val="24"/>
        </w:rPr>
      </w:pPr>
      <w:r w:rsidRPr="008609C0">
        <w:rPr>
          <w:rFonts w:asciiTheme="minorHAnsi" w:hAnsiTheme="minorHAnsi"/>
          <w:b/>
          <w:szCs w:val="24"/>
        </w:rPr>
        <w:t>e-mail:</w:t>
      </w:r>
      <w:r w:rsidRPr="00773EC0">
        <w:rPr>
          <w:rFonts w:asciiTheme="minorHAnsi" w:hAnsiTheme="minorHAnsi"/>
          <w:szCs w:val="24"/>
        </w:rPr>
        <w:t xml:space="preserve"> jakubecp@fzp.czu.cz</w:t>
      </w:r>
    </w:p>
    <w:p w14:paraId="540471CD" w14:textId="77777777" w:rsidR="00773EC0" w:rsidRPr="00773EC0" w:rsidRDefault="00773EC0" w:rsidP="00425C2A">
      <w:pPr>
        <w:ind w:firstLine="0"/>
        <w:rPr>
          <w:rFonts w:asciiTheme="minorHAnsi" w:hAnsiTheme="minorHAnsi"/>
          <w:szCs w:val="24"/>
        </w:rPr>
      </w:pPr>
    </w:p>
    <w:p w14:paraId="02962E4E" w14:textId="16CAF516" w:rsidR="00773EC0" w:rsidRPr="00773EC0" w:rsidRDefault="00773EC0" w:rsidP="008609C0">
      <w:pPr>
        <w:ind w:firstLine="0"/>
      </w:pPr>
      <w:r w:rsidRPr="008609C0">
        <w:rPr>
          <w:b/>
        </w:rPr>
        <w:t>Abstract</w:t>
      </w:r>
      <w:r w:rsidR="008609C0" w:rsidRPr="008609C0">
        <w:rPr>
          <w:b/>
        </w:rPr>
        <w:t>.</w:t>
      </w:r>
      <w:r w:rsidR="008609C0">
        <w:t xml:space="preserve"> </w:t>
      </w:r>
      <w:r w:rsidRPr="00773EC0">
        <w:t>Necrophagous beetles are underrepresented in forensic entomology studies despite their undeniable utility for the field. In our article we would like to address this problem and provide information regarding developmental biology and instar determination of Sciodrepoides watsoni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14:paraId="567B08BA" w14:textId="4EBF5F13" w:rsidR="00773EC0" w:rsidRPr="00773EC0" w:rsidRDefault="00831321" w:rsidP="00425C2A">
      <w:pPr>
        <w:pStyle w:val="Nadpis2"/>
      </w:pPr>
      <w:bookmarkStart w:id="36" w:name="_Toc428265621"/>
      <w:r>
        <w:t>B</w:t>
      </w:r>
      <w:r w:rsidR="007E0EF1">
        <w:t>. 1</w:t>
      </w:r>
      <w:r w:rsidR="007C4D98">
        <w:tab/>
      </w:r>
      <w:r w:rsidR="00773EC0" w:rsidRPr="00773EC0">
        <w:t>Introduction</w:t>
      </w:r>
      <w:bookmarkEnd w:id="36"/>
    </w:p>
    <w:p w14:paraId="490AAFB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 established models lack actual data for their further use and application. Nice example is </w:t>
      </w:r>
      <w:r w:rsidRPr="00773EC0">
        <w:rPr>
          <w:rFonts w:asciiTheme="minorHAnsi" w:hAnsiTheme="minorHAnsi"/>
          <w:szCs w:val="24"/>
        </w:rPr>
        <w:lastRenderedPageBreak/>
        <w:t xml:space="preserve">commonly used thermal summation model (Richards &amp; Villet, 2008). This model, which is based on assumption that development is linear, is known for several decades (Higley et al., 1986), but it is still not established for the majority of forensically important species, which would be a great contribution to legal investigations. </w:t>
      </w:r>
    </w:p>
    <w:p w14:paraId="3A04291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b; Velásquez &amp; Viloria, 2009; Ridgeway et al., 2014). </w:t>
      </w:r>
    </w:p>
    <w:p w14:paraId="4CAA46B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lthough, as (Ridgeway et al., 2014) showed, using beetles for PMImin estimation has several benefits compared to flies. Beetles tend to have longer development therefore they are stay on the body for longer time. They also do not form a feeding ball and they can be reared individually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14:paraId="3B683DD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s we mentioned at the beginning, thermal summation models are known only for a few species of beetles. Namely Thanatophilus micans (Fabricius) (Ridgeway et al., 2014), T. mutilatus (Castelneau) (Ridgeway et al., 2014) and Oxelytrum discicolle (Brullé, 1840) (Velásquez &amp; Viloria, 2009). T. micans occurs in Africa and some Asia countries (Schawaller, 1981; Růžička &amp; Schneider, 2004), T. mutilatus has geographic distribution restricted to South Africa region (Schawaller, 1981, 1987) and O. discicolle inhabits Central and South America (Peck &amp; Anderson, 1985). This leaves North America, Europe and most of Asia as territory without single beetle with known thermal summation model. </w:t>
      </w:r>
    </w:p>
    <w:p w14:paraId="29183226" w14:textId="5AB86296"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w:t>
      </w:r>
      <w:r w:rsidRPr="00773EC0">
        <w:rPr>
          <w:rFonts w:asciiTheme="minorHAnsi" w:hAnsiTheme="minorHAnsi"/>
          <w:szCs w:val="24"/>
        </w:rPr>
        <w:lastRenderedPageBreak/>
        <w:t>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size</w:t>
      </w:r>
      <w:r w:rsidR="00615984">
        <w:rPr>
          <w:rFonts w:asciiTheme="minorHAnsi" w:hAnsiTheme="minorHAnsi"/>
          <w:szCs w:val="24"/>
        </w:rPr>
        <w:t>-</w:t>
      </w:r>
      <w:r w:rsidRPr="00773EC0">
        <w:rPr>
          <w:rFonts w:asciiTheme="minorHAnsi" w:hAnsiTheme="minorHAnsi"/>
          <w:szCs w:val="24"/>
        </w:rPr>
        <w:t>based models were developed instead (Midgley &amp; Villet, 2009a; Velásquez &amp; Viloria, 2010; Fratczak &amp; Matuszewski, 2014), but larval instars of only two European species can be identified in this way, namely Necrodes littoralis (Linnaeus, 1758) (Silphidae) and Creophilus maxillosus (Linnaeus, 1758) (Staphylinidae) (Fratczak &amp; Matuszewski, 2014).</w:t>
      </w:r>
    </w:p>
    <w:p w14:paraId="2048B0A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Palaearctic region Sciodrepoides watsoni (Spence, 1813) is one of the most widespread and abundant species of necrophagous beetles (Peck &amp; Cook, 2002; Perreau, 2004) (see Fig. 1). This beetle belongs to subfamily Cholevinae (Leiodidae) and is rather conspicuous, because it is brown and body length is only around 3 mm (Szymczakowski, 1961; Perreau, 2004). Adults are active mainly during the warmer parts of year and they can be found on decaying corpses of vertebrates where they feed along their larvae (Peck &amp; Cook, 2002; Topp, 2003). </w:t>
      </w:r>
    </w:p>
    <w:p w14:paraId="1FACB54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14:paraId="3FB345C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nstar determination of S. watsoni larvae is also partially possible thanks to (Kilian &amp; Mądra, 2015), but they found morphological differences only between the first and second instar, which is not enough for future application for PMImin estimation.</w:t>
      </w:r>
    </w:p>
    <w:p w14:paraId="5B87B23C" w14:textId="319F77DC" w:rsidR="00773EC0" w:rsidRPr="00773EC0" w:rsidRDefault="00773EC0" w:rsidP="00425C2A">
      <w:pPr>
        <w:ind w:firstLine="0"/>
        <w:rPr>
          <w:rFonts w:asciiTheme="minorHAnsi" w:hAnsiTheme="minorHAnsi"/>
          <w:szCs w:val="24"/>
        </w:rPr>
      </w:pPr>
      <w:r w:rsidRPr="00773EC0">
        <w:rPr>
          <w:rFonts w:asciiTheme="minorHAnsi" w:hAnsiTheme="minorHAnsi"/>
          <w:szCs w:val="24"/>
        </w:rPr>
        <w:t>We would like to improve the utility of S. watsoni for PMImin estimation by finding the parameters of its thermal summation model and also offering a new method for identifying larval stages based on combination of morphological features mentioned by (Kilian &amp; Mądra, 2015) and the size</w:t>
      </w:r>
      <w:r w:rsidR="00615984">
        <w:rPr>
          <w:rFonts w:asciiTheme="minorHAnsi" w:hAnsiTheme="minorHAnsi"/>
          <w:szCs w:val="24"/>
        </w:rPr>
        <w:t>-</w:t>
      </w:r>
      <w:r w:rsidRPr="00773EC0">
        <w:rPr>
          <w:rFonts w:asciiTheme="minorHAnsi" w:hAnsiTheme="minorHAnsi"/>
          <w:szCs w:val="24"/>
        </w:rPr>
        <w:t>based characters.</w:t>
      </w:r>
    </w:p>
    <w:p w14:paraId="7FCD9FAE" w14:textId="442BDA7F" w:rsidR="00773EC0" w:rsidRPr="00773EC0" w:rsidRDefault="007C4D98" w:rsidP="00425C2A">
      <w:pPr>
        <w:pStyle w:val="Nadpis2"/>
      </w:pPr>
      <w:bookmarkStart w:id="37" w:name="_Toc428265622"/>
      <w:r>
        <w:t>B.</w:t>
      </w:r>
      <w:r w:rsidR="007E0EF1">
        <w:t>2</w:t>
      </w:r>
      <w:r>
        <w:tab/>
      </w:r>
      <w:r w:rsidR="00773EC0" w:rsidRPr="00773EC0">
        <w:t>Material and Methods</w:t>
      </w:r>
      <w:bookmarkEnd w:id="37"/>
    </w:p>
    <w:p w14:paraId="0E73C808" w14:textId="20E4ED3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Laboratory colony was started with adults of S. watsoni, which were collected in spring of 2012 and/or 2013 from five localities in the Czech Republic (Prague - Suchdol (15 May – 12 April 2012, </w:t>
      </w:r>
      <w:r w:rsidRPr="00773EC0">
        <w:rPr>
          <w:rFonts w:asciiTheme="minorHAnsi" w:hAnsiTheme="minorHAnsi"/>
          <w:szCs w:val="24"/>
        </w:rPr>
        <w:lastRenderedPageBreak/>
        <w:t xml:space="preserve">15 May – 12 April 2013), Běstvina (7 – 11 April 2012, 6 – 10 April 2013), Domažlice (28 May – 12 April 2013) and Klatovy (14 – 28 May 2013)). </w:t>
      </w:r>
    </w:p>
    <w:p w14:paraId="0ACD8B1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14:paraId="0A5D9CF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same locality were kept together regardless of capture date to eliminate cross-breeding of different populations. These groups were formed to produce new progeny, which we than observed throughout of their development (breeding experiment). </w:t>
      </w:r>
    </w:p>
    <w:p w14:paraId="445B7EA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se groups were kept in Petri dishes with the layer of soil and small piece (approx. 5x5 mm) of fish meat (Atlantic mackerel) as a food source. The content of the dish was lightly sprayed with tap water every day and food was provided ad libitum and changed if we spotted any sign of fungal growth. </w:t>
      </w:r>
    </w:p>
    <w:p w14:paraId="0515CA9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14:paraId="3009F67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14:paraId="09413DD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S. watsoni are very small and adults tended to hide them in the substrate, we struggled to find them right after laying. Due to that our estimation of egg and L1 development for the first year were inconsistent and we did not use them for models. </w:t>
      </w:r>
    </w:p>
    <w:p w14:paraId="26EE890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o minimize this error we chose different approach for the second year (2013). We rather transferred the whole breeding group to a new Petri dish every day. The old dishes were 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14:paraId="280B60D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14:paraId="578E80F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t happened sometimes that we were unable to find some larva in the Petri dish. In that case we treated the dish as full and put it back into its treatment and tried another day. If the larvae </w:t>
      </w:r>
      <w:r w:rsidRPr="00773EC0">
        <w:rPr>
          <w:rFonts w:asciiTheme="minorHAnsi" w:hAnsiTheme="minorHAnsi"/>
          <w:szCs w:val="24"/>
        </w:rPr>
        <w:lastRenderedPageBreak/>
        <w:t>changed instars before we found it, we counted both instars as NAs and we tried to keep track of it all the time in the next stage.</w:t>
      </w:r>
    </w:p>
    <w:p w14:paraId="10F5E59D"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S. watsoni larvae is not strongly sclerotized (see Fig. 2),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14:paraId="44766AC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he most stable and reliable feature for the instar determination of S. watsoni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idth did not change on the pictures captured during the movement of our individuals too much, but the length would vary a lot.</w:t>
      </w:r>
    </w:p>
    <w:p w14:paraId="0DEA938F"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w:t>
      </w:r>
    </w:p>
    <w:p w14:paraId="7B2B8AD2" w14:textId="1DF5E649" w:rsidR="00773EC0" w:rsidRPr="00773EC0" w:rsidRDefault="00773EC0" w:rsidP="00425C2A">
      <w:pPr>
        <w:ind w:firstLine="0"/>
        <w:rPr>
          <w:rFonts w:asciiTheme="minorHAnsi" w:hAnsiTheme="minorHAnsi"/>
          <w:szCs w:val="24"/>
        </w:rPr>
      </w:pPr>
      <w:r w:rsidRPr="00773EC0">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EE1905">
        <w:rPr>
          <w:rFonts w:asciiTheme="minorHAnsi" w:hAnsiTheme="minorHAnsi"/>
          <w:szCs w:val="24"/>
        </w:rPr>
        <w:t xml:space="preserve"> </w:t>
      </w:r>
      <w:r w:rsidRPr="00773EC0">
        <w:rPr>
          <w:rFonts w:asciiTheme="minorHAnsi" w:hAnsiTheme="minorHAnsi"/>
          <w:szCs w:val="24"/>
        </w:rPr>
        <w:t xml:space="preserve">= k +tD) where D is duration of development, T is environmental temperature (°C). This formula was developed by (Ikemoto &amp; Takai, 2000) and is commonly used for estimation of thermal summation parameters and their standard errors in forensic entomology (e.g. (Midgley &amp; Villet, 2009b; Ridgeway et al., 2014)). (Ikemoto &amp; Takai, 2000) method is based on standard linearized formula (1/D = — (t/k) + (1/k)T), but it weights out the data points in lower and upper part of the temperature range to obtain more reliable estimates of the parameters. </w:t>
      </w:r>
    </w:p>
    <w:p w14:paraId="50798B2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14:paraId="61DB601B" w14:textId="3BD56348" w:rsidR="00773EC0" w:rsidRPr="00773EC0" w:rsidRDefault="00831321" w:rsidP="00425C2A">
      <w:pPr>
        <w:pStyle w:val="Nadpis2"/>
      </w:pPr>
      <w:bookmarkStart w:id="38" w:name="_Toc428265623"/>
      <w:r>
        <w:t>B.</w:t>
      </w:r>
      <w:r w:rsidR="007E0EF1">
        <w:t>3</w:t>
      </w:r>
      <w:r w:rsidR="007C4D98">
        <w:tab/>
      </w:r>
      <w:r w:rsidR="00773EC0" w:rsidRPr="00773EC0">
        <w:t>Results</w:t>
      </w:r>
      <w:bookmarkEnd w:id="38"/>
    </w:p>
    <w:p w14:paraId="3802D3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otal, we were able to catch 81 adult specimens of S. watsoni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14:paraId="5F8A4A4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breeding experiment we observed, directly or indirectly, and recorded duration of the development of all S. watsoni stages, namely egg, three larval instars (L1, L2 and L3) and pupae. These observations were made on 399 specimens in total starting with the first instar larvae. </w:t>
      </w:r>
    </w:p>
    <w:p w14:paraId="57504B5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3) and only 23 individuals developed until adulthood.</w:t>
      </w:r>
    </w:p>
    <w:p w14:paraId="3E669E9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development times differed between stages (Fig. 4) and the mean development time decreased with increasing temperature (Fig. 5), except for L2 and L3 instars in 25°C treatment. The sum of effective temperatures (k) and lower developmental threshold (t) values were calculated for all developmental stages of S. watsoni with their expected errors (see Table 1 and Fig. 6). </w:t>
      </w:r>
    </w:p>
    <w:p w14:paraId="01DE24B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w:t>
      </w:r>
      <w:r w:rsidRPr="00773EC0">
        <w:rPr>
          <w:rFonts w:asciiTheme="minorHAnsi" w:hAnsiTheme="minorHAnsi"/>
          <w:szCs w:val="24"/>
        </w:rPr>
        <w:lastRenderedPageBreak/>
        <w:t xml:space="preserve">created small chamber where they pupate. Cannibalism of any kind or hostility between individuals was not recorded. </w:t>
      </w:r>
    </w:p>
    <w:p w14:paraId="4232C2D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14:paraId="306892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width of the head appears to be a good character for the instar determination (see Table 2 and Fig. 7). Standard deviations are well separated and there is only a small overlap between 75th and 25th quintiles across all instars. We recorded some extreme values on the both sides of the spectrum, but they were very rare. </w:t>
      </w:r>
    </w:p>
    <w:p w14:paraId="36DAB957" w14:textId="77777777" w:rsidR="00773EC0" w:rsidRPr="00773EC0" w:rsidRDefault="00773EC0" w:rsidP="00425C2A">
      <w:pPr>
        <w:ind w:firstLine="0"/>
        <w:rPr>
          <w:rFonts w:asciiTheme="minorHAnsi" w:hAnsiTheme="minorHAnsi"/>
          <w:szCs w:val="24"/>
        </w:rPr>
      </w:pPr>
    </w:p>
    <w:p w14:paraId="00050D82" w14:textId="534D0075" w:rsidR="00773EC0" w:rsidRPr="00773EC0" w:rsidRDefault="007C4D98" w:rsidP="00425C2A">
      <w:pPr>
        <w:pStyle w:val="Nadpis2"/>
      </w:pPr>
      <w:bookmarkStart w:id="39" w:name="_Toc428265624"/>
      <w:r>
        <w:t>B.</w:t>
      </w:r>
      <w:r w:rsidR="007E0EF1">
        <w:t>4</w:t>
      </w:r>
      <w:r>
        <w:tab/>
      </w:r>
      <w:r w:rsidR="00773EC0" w:rsidRPr="00773EC0">
        <w:t>Discussion</w:t>
      </w:r>
      <w:bookmarkEnd w:id="39"/>
    </w:p>
    <w:p w14:paraId="5CE3F1F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S. watsoni are tiny and we could simply overlook them in the substrate even under the binocular microscope. </w:t>
      </w:r>
    </w:p>
    <w:p w14:paraId="2FC6845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14:paraId="6DD0161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number of individuals in the box was close to hundred.  </w:t>
      </w:r>
    </w:p>
    <w:p w14:paraId="62EC15F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We think that photographing process was not so intrusive to be responsible for such high mortality rates thus it is more likely that separation from other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14:paraId="1613AC2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14:paraId="0BBF2A1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development time decreased with increasing temperature (Fig. 5),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S. watsoni as warm season species in contrast to some species of Choleva and Catops that prefers to breed during the winter season and their optimal temperatures for development were bellow 16°C. </w:t>
      </w:r>
    </w:p>
    <w:p w14:paraId="3FBE350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14:paraId="7F053FB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14:paraId="076AE23F" w14:textId="120D294B"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on Fig. 7 and Table 3, all instars have some overlap in the head widths. This is especially true for the first and second instar. It would not do us any good to measure more characters, because they are correlated, but we offer different solution. For the discrimination of the first and second instar larvae, chaetotaxi can be used, because second and third instar larvae have a higher number of setae than the first one, for differential diagnosis of those morphological characters see</w:t>
      </w:r>
      <w:r w:rsidR="00EE1905">
        <w:rPr>
          <w:rFonts w:asciiTheme="minorHAnsi" w:hAnsiTheme="minorHAnsi"/>
          <w:szCs w:val="24"/>
        </w:rPr>
        <w:t xml:space="preserve"> </w:t>
      </w:r>
      <w:r w:rsidRPr="00773EC0">
        <w:rPr>
          <w:rFonts w:asciiTheme="minorHAnsi" w:hAnsiTheme="minorHAnsi"/>
          <w:szCs w:val="24"/>
        </w:rPr>
        <w:t>(Kilian &amp; Mądra, 2015).</w:t>
      </w:r>
    </w:p>
    <w:p w14:paraId="2A76415C" w14:textId="427F9F87" w:rsidR="00773EC0" w:rsidRPr="00773EC0" w:rsidRDefault="00773EC0" w:rsidP="00425C2A">
      <w:pPr>
        <w:ind w:firstLine="0"/>
        <w:rPr>
          <w:rFonts w:asciiTheme="minorHAnsi" w:hAnsiTheme="minorHAnsi"/>
          <w:szCs w:val="24"/>
        </w:rPr>
      </w:pPr>
      <w:r w:rsidRPr="00773EC0">
        <w:rPr>
          <w:rFonts w:asciiTheme="minorHAnsi" w:hAnsiTheme="minorHAnsi"/>
          <w:szCs w:val="24"/>
        </w:rPr>
        <w:t>We established developmental parameters for Sciodrepoides watsoni together with the new and reliable character for instar determination.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size</w:t>
      </w:r>
      <w:r w:rsidR="00615984">
        <w:rPr>
          <w:rFonts w:asciiTheme="minorHAnsi" w:hAnsiTheme="minorHAnsi"/>
          <w:szCs w:val="24"/>
        </w:rPr>
        <w:t>-</w:t>
      </w:r>
      <w:r w:rsidRPr="00773EC0">
        <w:rPr>
          <w:rFonts w:asciiTheme="minorHAnsi" w:hAnsiTheme="minorHAnsi"/>
          <w:szCs w:val="24"/>
        </w:rPr>
        <w:t>based instar characteristics, because it provides correct picture about its variability.</w:t>
      </w:r>
    </w:p>
    <w:p w14:paraId="15B64249" w14:textId="77777777" w:rsidR="00773EC0" w:rsidRPr="00773EC0" w:rsidRDefault="00773EC0" w:rsidP="00425C2A">
      <w:pPr>
        <w:ind w:firstLine="0"/>
        <w:rPr>
          <w:rFonts w:asciiTheme="minorHAnsi" w:hAnsiTheme="minorHAnsi"/>
          <w:szCs w:val="24"/>
        </w:rPr>
      </w:pPr>
    </w:p>
    <w:p w14:paraId="1202E35E" w14:textId="77777777" w:rsidR="00425C2A" w:rsidRPr="005340EE" w:rsidRDefault="00425C2A" w:rsidP="00425C2A">
      <w:pPr>
        <w:ind w:firstLine="0"/>
      </w:pPr>
      <w:r w:rsidRPr="005340EE">
        <w:t>ACKNOWLEDGEMENTS</w:t>
      </w:r>
    </w:p>
    <w:p w14:paraId="19364A6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T. Račáková, J. Pšajdl and M. Slachová. They took care of the experiment in times I could not. Project was supported by the Internal Grant Agency of Faculty of Environmental Sciences, CULS Prague (no. 421101312313020154221).</w:t>
      </w:r>
    </w:p>
    <w:p w14:paraId="52D0715C" w14:textId="3C0A0EC4" w:rsidR="00773EC0" w:rsidRPr="00773EC0" w:rsidRDefault="007C4D98" w:rsidP="00425C2A">
      <w:pPr>
        <w:pStyle w:val="Nadpis2"/>
      </w:pPr>
      <w:bookmarkStart w:id="40" w:name="_Toc428265625"/>
      <w:r>
        <w:lastRenderedPageBreak/>
        <w:t>B.</w:t>
      </w:r>
      <w:r w:rsidR="007E0EF1">
        <w:t>5</w:t>
      </w:r>
      <w:r>
        <w:tab/>
      </w:r>
      <w:r w:rsidR="00773EC0" w:rsidRPr="00773EC0">
        <w:t>References</w:t>
      </w:r>
      <w:bookmarkEnd w:id="40"/>
    </w:p>
    <w:p w14:paraId="2199B58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14:paraId="20D502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BAQUÉ, M., FILMANN, N., VERHOFF, M.A. &amp; AMENDT, J. 2015b: Establishment of developmental charts for the larvae of the blow fly Calliphora vicina using quantile regression. Forensic science international, 248, 1–9.</w:t>
      </w:r>
    </w:p>
    <w:p w14:paraId="26DF5CD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ENGLER, I. 1981: Vergleichende Untersuchungen zur jahreszeitlichen Einpassung von Catopiden (Col.) in ihren Lebensraum. Zoologische Jahrbuecher Systematik, 109, 399–432.</w:t>
      </w:r>
    </w:p>
    <w:p w14:paraId="61F8F31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RATCZAK, K. &amp; MATUSZEWSKI, S. 2014: Instar determination in forensically useful beetles Necrodes littoralis (Silphidae) and Creophilus maxillosus (Staphylinidae). Forensic Science International, 241, 20–26.</w:t>
      </w:r>
    </w:p>
    <w:p w14:paraId="26930E3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HIGLEY, L.G., PEDIGO, L.P. &amp; OSTLIE, K.R. 1986: Degday: A Program for Calculating Degree-days, and Assumptions Behind the Degree-day Approach. Environmental Entomology, 15, 999–1016.</w:t>
      </w:r>
    </w:p>
    <w:p w14:paraId="7295A27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14:paraId="7187399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KAHLE, D. &amp; WICKHAM, H. 2013: ggmap : Spatial Visualization with. The R Journal, 5, 144–161.</w:t>
      </w:r>
    </w:p>
    <w:p w14:paraId="6BB9989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KILIAN, A. &amp; MĄDRA, A. 2015: Comments on the biology of Sciodrepoides watsoni watsoni (Spence, 1813) with descriptions of larvae and pupa (Coleoptera: Leiodidae: Cholevinae). Zootaxa, 3955, 45.</w:t>
      </w:r>
    </w:p>
    <w:p w14:paraId="4A1FDC5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ATUSZEWSKI, S. 2011: Estimating the pre-appearance interval from temperature in Necrodes littoralis L. (Coleoptera: Silphidae). Forensic Science International, 212, 180–188.</w:t>
      </w:r>
    </w:p>
    <w:p w14:paraId="4355608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14:paraId="3D641FB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MIDGLEY, J.M. &amp; VILLET, M.H. 2009b: Development of thanatophilus micans (Fabricius 1794) (Coleoptera: Silphidae) at constant temperatures. International Journal of Legal Medicine, 123, 285–292.</w:t>
      </w:r>
    </w:p>
    <w:p w14:paraId="452163B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amp; VILLET, M.H. 2009a: Effect of the killing method on post-mortem change in length of larvae of Thanatophilus micans (Fabricius 1794) (Coleoptera: Silphidae) stored in 70% ethanol. International journal of legal medicine, 123, 103–8.</w:t>
      </w:r>
    </w:p>
    <w:p w14:paraId="2CFAE16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NABITY, P.D., HIGLEY, L.G. &amp; HENG-MOSS, T.M. 2006: Effects of temperature on development of Phormia regina (Diptera: Calliphoridae) and use of developmental data in determining time intervals in forensic entomology. Journal of medical entomology, 43, 1276–86.</w:t>
      </w:r>
    </w:p>
    <w:p w14:paraId="2FA5432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14:paraId="720DB46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CK, S. 1975: The life cycle of a Kentucky cave beetle, Ptomaphagus hirtus, (Coleoptera; Leiodidae; Catopinae). International Journal of Speleology, 7, 7–17.</w:t>
      </w:r>
    </w:p>
    <w:p w14:paraId="12CF156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CK, S. &amp; ANDERSON, R. 1985: Taxonomy, phylogeny and biogeography of the carrion beetles of Latin America (Coleoptera: Silphidae). Quaestiones Entomologicae.</w:t>
      </w:r>
    </w:p>
    <w:p w14:paraId="2D751AF6"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CK, S.B. &amp; COOK, J. 2002: Systematics, distributions, and bionomics of the small carrion beetles (Coleoptera: Leiodidae: Cholevinae: Cholevini) of North America. The Canadian Entomologist, 134, 723–787.</w:t>
      </w:r>
    </w:p>
    <w:p w14:paraId="0098239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PERREAU, M. 2004: Family Leiodidae Fleming, 1821. In Catalogue of Palaearctic Coleoptera Hydrophiloidea Histeroidea Staphylinoidea (ed. by Löbl, I. &amp; Smetana, A.). Apollo Books, Steensrup, pp. 133–203.</w:t>
      </w:r>
    </w:p>
    <w:p w14:paraId="679A11A0"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 CORE TEAM. 2015: R: A language and Environmnet for Statistical Computing.</w:t>
      </w:r>
    </w:p>
    <w:p w14:paraId="1CA302B1"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IDGEWAY, J. A., MIDGLEY, J.M., COLLETT, I.J. &amp; VILLET, M.H. 2014: Advantages of using development models of the carrion beetles Thanatophilus micans (Fabricius) and T. mutilatus (Castelneau) (Coleoptera: Silphidae) for estimating minimum post mortem intervals, verified with case data. International Journal of Legal Medicine, 128, 207–220.</w:t>
      </w:r>
    </w:p>
    <w:p w14:paraId="34AAFDE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RICHARDS, C.S., CROUS, K.L. &amp; VILLET, M.H. 2009: Models of development for blowfly sister species Chrysomya chloropyga and Chrysomya putoria. Medical and veterinary entomology, 23, 56–61.</w:t>
      </w:r>
    </w:p>
    <w:p w14:paraId="1EDAF98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ICHARDS, C.S. &amp; VILLET, M.H. 2008: Factors affecting accuracy and precision of thermal summation models of insect development used to estimate post-mortem intervals. International Journal of Legal Medicine, 122, 401–408.</w:t>
      </w:r>
    </w:p>
    <w:p w14:paraId="51A2B65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14:paraId="6A3AC1D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1: Taxonomie und Faunistik der Gattung Thanatophilus (Coleoptera: Silphidae). Stutgarter Beiträge zur Naturkunde, Serie A (Biologie), 351, 1–21.</w:t>
      </w:r>
    </w:p>
    <w:p w14:paraId="6B2BF7FA"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7: Faunistische und systematische Daten zur Silphidae-Fauna Südafrikas (Coleoptera: Silphidae). Entomofauna, 8, 277–285.</w:t>
      </w:r>
    </w:p>
    <w:p w14:paraId="10D5109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14:paraId="58EADB9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14:paraId="44F7A638"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RONE, A.M. &amp; FORAN, D.R. 2011: Gene expression during blow fly development: improving the precision of age estimates in forensic entomology. Journal of forensic sciences, 56 Suppl 1, S112–22.</w:t>
      </w:r>
    </w:p>
    <w:p w14:paraId="6BB0952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RONE, A.M., PICARD, C.J., SPIEGELMAN, C. &amp; FORAN, D.R. 2011: Population and Temperature Effects on Lucilia sericata (Diptera: Calliphoridae) Body Size and Minimum Development Time. Journal of Medical Entomology, 48, 1062–1068.</w:t>
      </w:r>
    </w:p>
    <w:p w14:paraId="7057A939"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OPP, W. 2003: Phenotypic plasticity and development of cold-season insects (Coleoptera: Leiodidae) and their response to climatic change. European Journal of Entomology, 100, 233–243.</w:t>
      </w:r>
    </w:p>
    <w:p w14:paraId="6E03F3C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ELÁSQUEZ, Y. &amp; VILORIA, A.L. 2009: Effects of temperature on the development of the Neotropical carrion beetle Oxelytrum discicolle (Brullé, 1840) (Coleoptera: Silphidae). Forensic Science International, 185, 107–109.</w:t>
      </w:r>
    </w:p>
    <w:p w14:paraId="28AD08AB"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ELÁSQUEZ, Y. &amp; VILORIA, A.L. 2010: Instar determination of the neotropical beetle Oxelytrum discicolle (Coleoptera: Silphidae). Journal of medical entomology, 47, 723–726.</w:t>
      </w:r>
    </w:p>
    <w:p w14:paraId="1132521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14:paraId="5283877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OSS, S.C., COOK, D.F., HUNG, W.-F. &amp; DADOUR, I.R. 2014: Survival and development of the forensically important blow fly, Calliphora varifrons (Diptera: Calliphoridae) at constant temperatures. Forensic science, medicine, and pathology, 10, 314–21.</w:t>
      </w:r>
    </w:p>
    <w:p w14:paraId="1AF0643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14:paraId="1340EA6C"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b: Temperature-dependant development of Nasonia vitripennis on five forensically important carrion fly species. Entomologia Experimentalis et Applicata, 135, 37–47.</w:t>
      </w:r>
    </w:p>
    <w:p w14:paraId="3C6DE84F"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WICKHAM, H. 2009: ggplot2: elegant graphics for data analysis.</w:t>
      </w:r>
    </w:p>
    <w:p w14:paraId="5F75E59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ZUHA, R.M. &amp; OMAR, B. 2014: Developmental rate, size, and sexual dimorphism of Megaselia scalaris (Loew) (Diptera: Phoridae): its possible implications in forensic entomology. Parasitology research, 113, 2285–94. </w:t>
      </w:r>
    </w:p>
    <w:p w14:paraId="48F55886" w14:textId="77777777" w:rsidR="00773EC0" w:rsidRPr="00773EC0" w:rsidRDefault="00773EC0" w:rsidP="00425C2A">
      <w:pPr>
        <w:ind w:firstLine="0"/>
        <w:rPr>
          <w:rFonts w:asciiTheme="minorHAnsi" w:hAnsiTheme="minorHAnsi"/>
          <w:szCs w:val="24"/>
        </w:rPr>
      </w:pPr>
    </w:p>
    <w:p w14:paraId="0751ECE4"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able 1: Developmental characteristics (sum of effective temperatures (k), lower developmental threshold (t)) of observed stages of S. watsoni (shown as means and standard errors). Number of observations in each class is provided (N).</w:t>
      </w:r>
    </w:p>
    <w:p w14:paraId="6CF9A2FE"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Table 2: The head widths (in millimeters) of all three larval instars of S. watsoni.</w:t>
      </w:r>
    </w:p>
    <w:p w14:paraId="3FEEE502"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1: Occurrence of S. watsoni in Europe based on our own observations and records from the GBIF database. Underlying map generated by package ggmap (Kahle &amp; Wickham, 2013). </w:t>
      </w:r>
    </w:p>
    <w:p w14:paraId="4AD4459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2: Dorsal (A), lateral (B) and ventral (C) side of the third larval instar of S. watsoni. Point, where the measurement ofthe head width was done, is shown (a).</w:t>
      </w:r>
    </w:p>
    <w:p w14:paraId="4C7E466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3: Mortality rates between developmental stages of S. watsoni. The 28°C treatment is not shown, because breading did not occur. </w:t>
      </w:r>
    </w:p>
    <w:p w14:paraId="235F14F7"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4: Observed range of development times of S. watsoni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14:paraId="11B408C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5: Bar plot of mean development time (in hours) of all observed stages (2012 data were excluded for egg and L1) of S. watsoni over the whole range of experimental temperature except the 28°C, where beetles did not breed successfully. </w:t>
      </w:r>
    </w:p>
    <w:p w14:paraId="42C13A85"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6: Relationship between time and DT is shown for each developmental stage of S. watsoni with linear approximation of this relationship (black lines indicate median values and grey area around it is standard error). 2012 data were excluded for egg and L1.</w:t>
      </w:r>
    </w:p>
    <w:p w14:paraId="09EEC8B3" w14:textId="77777777" w:rsidR="00773EC0" w:rsidRPr="00773EC0" w:rsidRDefault="00773EC0" w:rsidP="00425C2A">
      <w:pPr>
        <w:ind w:firstLine="0"/>
        <w:rPr>
          <w:rFonts w:asciiTheme="minorHAnsi" w:hAnsiTheme="minorHAnsi"/>
          <w:szCs w:val="24"/>
        </w:rPr>
      </w:pPr>
      <w:r w:rsidRPr="00773EC0">
        <w:rPr>
          <w:rFonts w:asciiTheme="minorHAnsi" w:hAnsiTheme="minorHAnsi"/>
          <w:szCs w:val="24"/>
        </w:rPr>
        <w:t>Fig. 7: Box plot graph of lengths of all three instars (L1,L2 and L3) of the S. watsoni larvae. The horizontal lines within the boxes indicate median values. The upper and lower boxes indicate the 75th and 25th percentiles, respectively. Whiskers indicate the values with the 1.5 interquartile ranges. Small, black dots are outliers.</w:t>
      </w:r>
    </w:p>
    <w:p w14:paraId="712D6D76" w14:textId="77777777" w:rsidR="00F40DA2" w:rsidRPr="005340EE" w:rsidRDefault="00F40DA2" w:rsidP="00425C2A">
      <w:pPr>
        <w:pStyle w:val="Nadpis1"/>
        <w:ind w:firstLine="0"/>
      </w:pPr>
    </w:p>
    <w:p w14:paraId="76CD3662" w14:textId="77777777" w:rsidR="00F40DA2" w:rsidRPr="005340EE" w:rsidRDefault="00F40DA2" w:rsidP="00425C2A">
      <w:pPr>
        <w:ind w:firstLine="0"/>
      </w:pPr>
    </w:p>
    <w:p w14:paraId="39AC4ACF" w14:textId="77777777" w:rsidR="00F40DA2" w:rsidRPr="005340EE" w:rsidRDefault="00F40DA2" w:rsidP="00425C2A">
      <w:pPr>
        <w:ind w:firstLine="0"/>
      </w:pPr>
    </w:p>
    <w:p w14:paraId="21BEAEC2" w14:textId="77777777" w:rsidR="00F40DA2" w:rsidRPr="005340EE" w:rsidRDefault="00F40DA2" w:rsidP="00425C2A">
      <w:pPr>
        <w:ind w:firstLine="0"/>
        <w:sectPr w:rsidR="00F40DA2" w:rsidRPr="005340EE" w:rsidSect="00D51BE7">
          <w:headerReference w:type="default" r:id="rId18"/>
          <w:pgSz w:w="12240" w:h="15840"/>
          <w:pgMar w:top="1417" w:right="1417" w:bottom="1417" w:left="1417" w:header="708" w:footer="708" w:gutter="0"/>
          <w:cols w:space="708"/>
          <w:docGrid w:linePitch="360"/>
        </w:sectPr>
      </w:pPr>
    </w:p>
    <w:p w14:paraId="6E0C3E2A" w14:textId="6A0043DB" w:rsidR="0020325F" w:rsidRPr="005340EE" w:rsidRDefault="00D4499B" w:rsidP="00425C2A">
      <w:pPr>
        <w:pStyle w:val="Nadpis1"/>
        <w:ind w:firstLine="0"/>
      </w:pPr>
      <w:bookmarkStart w:id="41" w:name="_Toc428265626"/>
      <w:r>
        <w:lastRenderedPageBreak/>
        <w:t>C</w:t>
      </w:r>
      <w:r w:rsidR="00363A67" w:rsidRPr="005340EE">
        <w:tab/>
      </w:r>
      <w:r w:rsidR="0020325F" w:rsidRPr="005340EE">
        <w:t>Distribution of open landscape carrion beetles (Coleoptera: Silphidae) in selected lowlands of the Czech Republic</w:t>
      </w:r>
      <w:bookmarkEnd w:id="41"/>
    </w:p>
    <w:p w14:paraId="66B9BC67" w14:textId="77777777" w:rsidR="009652C4" w:rsidRPr="005340EE" w:rsidRDefault="009652C4" w:rsidP="00425C2A">
      <w:pPr>
        <w:ind w:firstLine="0"/>
      </w:pPr>
    </w:p>
    <w:p w14:paraId="7E7DB207" w14:textId="77777777" w:rsidR="009652C4" w:rsidRPr="005340EE" w:rsidRDefault="009652C4" w:rsidP="00425C2A">
      <w:pPr>
        <w:ind w:firstLine="0"/>
      </w:pPr>
      <w:r w:rsidRPr="005340EE">
        <w:rPr>
          <w:b/>
        </w:rPr>
        <w:t>Rozšíření mrchožroutovitých brouků (Coleoptera: Silphidae) otevřené krajiny ve vybraných nížinných oblastech České republiky</w:t>
      </w:r>
    </w:p>
    <w:p w14:paraId="3723A4FD" w14:textId="77777777" w:rsidR="0020325F" w:rsidRPr="005340EE" w:rsidRDefault="0020325F" w:rsidP="00425C2A">
      <w:pPr>
        <w:spacing w:line="240" w:lineRule="auto"/>
        <w:ind w:firstLine="0"/>
        <w:jc w:val="center"/>
        <w:rPr>
          <w:szCs w:val="24"/>
        </w:rPr>
      </w:pPr>
    </w:p>
    <w:p w14:paraId="6D7D4DDB" w14:textId="77777777" w:rsidR="0020325F" w:rsidRPr="005340EE" w:rsidRDefault="0020325F" w:rsidP="00425C2A">
      <w:pPr>
        <w:spacing w:line="240" w:lineRule="auto"/>
        <w:ind w:firstLine="0"/>
        <w:jc w:val="center"/>
        <w:rPr>
          <w:szCs w:val="24"/>
        </w:rPr>
      </w:pPr>
      <w:r w:rsidRPr="005340EE">
        <w:rPr>
          <w:szCs w:val="24"/>
        </w:rPr>
        <w:t>Pavel JAKUBEC &amp; Jan RŮŽIČKA</w:t>
      </w:r>
    </w:p>
    <w:p w14:paraId="7B20C37D" w14:textId="77777777" w:rsidR="0020325F" w:rsidRPr="005340EE" w:rsidRDefault="0020325F" w:rsidP="00425C2A">
      <w:pPr>
        <w:spacing w:line="240" w:lineRule="auto"/>
        <w:ind w:firstLine="0"/>
        <w:jc w:val="center"/>
        <w:rPr>
          <w:szCs w:val="24"/>
        </w:rPr>
      </w:pPr>
    </w:p>
    <w:p w14:paraId="07F73546" w14:textId="273063AF" w:rsidR="00355740" w:rsidRPr="005340EE" w:rsidRDefault="00355740" w:rsidP="00355740">
      <w:pPr>
        <w:ind w:firstLine="0"/>
        <w:rPr>
          <w:b/>
        </w:rPr>
      </w:pPr>
      <w:r w:rsidRPr="005340EE">
        <w:rPr>
          <w:b/>
        </w:rPr>
        <w:t xml:space="preserve">Accepted by </w:t>
      </w:r>
      <w:r>
        <w:rPr>
          <w:b/>
        </w:rPr>
        <w:t>Klapalekiana</w:t>
      </w:r>
    </w:p>
    <w:p w14:paraId="3B97D965" w14:textId="77777777" w:rsidR="0020325F" w:rsidRPr="005340EE" w:rsidRDefault="0020325F" w:rsidP="00425C2A">
      <w:pPr>
        <w:spacing w:line="240" w:lineRule="auto"/>
        <w:ind w:firstLine="0"/>
        <w:rPr>
          <w:b/>
          <w:szCs w:val="24"/>
        </w:rPr>
      </w:pPr>
      <w:r w:rsidRPr="005340EE">
        <w:rPr>
          <w:b/>
          <w:szCs w:val="24"/>
        </w:rPr>
        <w:t>Coleoptera, Silphidae, distribution, open habitats, Bohemia, Moravia, Czech Republic, Palaearctic region</w:t>
      </w:r>
    </w:p>
    <w:p w14:paraId="4B7BBC66" w14:textId="77777777" w:rsidR="0020325F" w:rsidRPr="005340EE" w:rsidRDefault="0020325F" w:rsidP="00425C2A">
      <w:pPr>
        <w:spacing w:line="240" w:lineRule="auto"/>
        <w:ind w:firstLine="0"/>
        <w:rPr>
          <w:b/>
          <w:szCs w:val="24"/>
        </w:rPr>
      </w:pPr>
    </w:p>
    <w:p w14:paraId="64F7848C" w14:textId="77777777" w:rsidR="0020325F" w:rsidRPr="005340EE" w:rsidRDefault="0020325F" w:rsidP="00425C2A">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14:paraId="06A4D37E" w14:textId="77777777" w:rsidR="0020325F" w:rsidRPr="005340EE" w:rsidRDefault="0020325F" w:rsidP="00425C2A">
      <w:pPr>
        <w:spacing w:line="240" w:lineRule="auto"/>
        <w:ind w:firstLine="0"/>
        <w:jc w:val="left"/>
        <w:rPr>
          <w:szCs w:val="24"/>
        </w:rPr>
      </w:pPr>
    </w:p>
    <w:p w14:paraId="7C523A13" w14:textId="7BE1E2CD" w:rsidR="0020325F" w:rsidRPr="005340EE" w:rsidRDefault="00A55D14" w:rsidP="00425C2A">
      <w:pPr>
        <w:pStyle w:val="Nadpis2"/>
        <w:ind w:firstLine="0"/>
        <w:rPr>
          <w:rFonts w:ascii="Calibri" w:hAnsi="Calibri"/>
        </w:rPr>
      </w:pPr>
      <w:bookmarkStart w:id="42" w:name="_Toc428265627"/>
      <w:r>
        <w:rPr>
          <w:rFonts w:ascii="Calibri" w:hAnsi="Calibri"/>
        </w:rPr>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42"/>
    </w:p>
    <w:p w14:paraId="798AD8AB" w14:textId="77777777" w:rsidR="0020325F" w:rsidRPr="005340EE" w:rsidRDefault="0020325F" w:rsidP="00425C2A">
      <w:pPr>
        <w:spacing w:line="240" w:lineRule="auto"/>
        <w:ind w:firstLine="0"/>
        <w:rPr>
          <w:b/>
          <w:szCs w:val="24"/>
        </w:rPr>
      </w:pPr>
    </w:p>
    <w:p w14:paraId="5EA71C5E" w14:textId="77777777" w:rsidR="005B4317" w:rsidRPr="005340EE" w:rsidRDefault="005B4317" w:rsidP="00425C2A">
      <w:pPr>
        <w:ind w:firstLine="0"/>
      </w:pPr>
      <w:r w:rsidRPr="005340EE">
        <w:t xml:space="preserve">Čeleď Silphidae je druhově poměrně malá, celosvětově obsahuje 186 dosud popsaných druhů ve dvou podčeledích, Nicrophorinae a Silphinae, přičemž největší diverzita této skupiny je </w:t>
      </w:r>
      <w:r w:rsidRPr="005340EE">
        <w:lastRenderedPageBreak/>
        <w:t>soustředěna v holarktické oblasti (Sikes, 2008; Grebennikov &amp; Newton, 2012). V České republice se prokazatelně vyskytuje 23 druhů (Růžička, 2005b).</w:t>
      </w:r>
    </w:p>
    <w:p w14:paraId="4BF832EA" w14:textId="77777777" w:rsidR="005B4317" w:rsidRPr="005340EE" w:rsidRDefault="005B4317" w:rsidP="00425C2A">
      <w:pPr>
        <w:ind w:firstLine="0"/>
      </w:pPr>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14:paraId="0BC62303" w14:textId="77777777" w:rsidR="005B4317" w:rsidRPr="005340EE" w:rsidRDefault="005B4317" w:rsidP="00425C2A">
      <w:pPr>
        <w:ind w:firstLine="0"/>
      </w:pPr>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14:paraId="4B39E210" w14:textId="77777777" w:rsidR="005B4317" w:rsidRPr="005340EE" w:rsidRDefault="005B4317" w:rsidP="00425C2A">
      <w:pPr>
        <w:ind w:firstLine="0"/>
      </w:pPr>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14:paraId="06A24D98" w14:textId="77777777" w:rsidR="0020325F" w:rsidRPr="005340EE" w:rsidRDefault="005B4317" w:rsidP="00425C2A">
      <w:pPr>
        <w:ind w:firstLine="0"/>
      </w:pPr>
      <w:r w:rsidRPr="005340EE">
        <w:t>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14:paraId="1B87622A" w14:textId="1D002F02" w:rsidR="0020325F" w:rsidRPr="005340EE" w:rsidRDefault="00A55D14" w:rsidP="00425C2A">
      <w:pPr>
        <w:pStyle w:val="Nadpis2"/>
        <w:ind w:firstLine="0"/>
        <w:rPr>
          <w:rFonts w:ascii="Calibri" w:hAnsi="Calibri"/>
        </w:rPr>
      </w:pPr>
      <w:bookmarkStart w:id="43" w:name="_Toc428265628"/>
      <w:r>
        <w:rPr>
          <w:rFonts w:ascii="Calibri" w:hAnsi="Calibri"/>
        </w:rPr>
        <w:t>C</w:t>
      </w:r>
      <w:r w:rsidR="001E1F97" w:rsidRPr="005340EE">
        <w:rPr>
          <w:rFonts w:ascii="Calibri" w:hAnsi="Calibri"/>
        </w:rPr>
        <w:t>.2</w:t>
      </w:r>
      <w:r w:rsidR="001E1F97" w:rsidRPr="005340EE">
        <w:rPr>
          <w:rFonts w:ascii="Calibri" w:hAnsi="Calibri"/>
        </w:rPr>
        <w:tab/>
        <w:t>Materiál a metodika</w:t>
      </w:r>
      <w:bookmarkEnd w:id="43"/>
    </w:p>
    <w:p w14:paraId="33CDA399" w14:textId="77777777" w:rsidR="0020325F" w:rsidRPr="005340EE" w:rsidRDefault="0020325F" w:rsidP="00425C2A">
      <w:pPr>
        <w:spacing w:line="240" w:lineRule="auto"/>
        <w:ind w:firstLine="0"/>
        <w:rPr>
          <w:b/>
          <w:szCs w:val="24"/>
        </w:rPr>
      </w:pPr>
    </w:p>
    <w:p w14:paraId="730A0337" w14:textId="77777777" w:rsidR="005B4317" w:rsidRPr="005340EE" w:rsidRDefault="0020325F" w:rsidP="00425C2A">
      <w:pPr>
        <w:ind w:firstLine="0"/>
      </w:pPr>
      <w:r w:rsidRPr="005340EE">
        <w:lastRenderedPageBreak/>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14:paraId="622A3EA1" w14:textId="77777777" w:rsidR="005B4317" w:rsidRPr="005340EE" w:rsidRDefault="005B4317" w:rsidP="00425C2A">
      <w:pPr>
        <w:ind w:firstLine="0"/>
      </w:pPr>
      <w:r w:rsidRPr="005340EE">
        <w:t xml:space="preserve">K odchytu mrchožroutů byly použity padací pasti s návnadou ze zrajícího sýra a rybího masa. Jako fixáž byla použita směs etylenglykolu a vody v poměru 1:1. </w:t>
      </w:r>
    </w:p>
    <w:p w14:paraId="09B184D4" w14:textId="77777777" w:rsidR="005B4317" w:rsidRPr="005340EE" w:rsidRDefault="005B4317" w:rsidP="00425C2A">
      <w:pPr>
        <w:ind w:firstLine="0"/>
      </w:pPr>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14:paraId="7A41606D" w14:textId="77777777" w:rsidR="005B4317" w:rsidRPr="005340EE" w:rsidRDefault="005B4317" w:rsidP="00425C2A">
      <w:pPr>
        <w:ind w:firstLine="0"/>
      </w:pPr>
      <w:r w:rsidRPr="005340EE">
        <w:t xml:space="preserve">V okolí Loun a Kutné Hory byly pasti instalovány v letech 2008 a 2009, v Zábřehu na Moravě a v Židlochovicích pouze v roce 2009. </w:t>
      </w:r>
    </w:p>
    <w:p w14:paraId="391D2444" w14:textId="77777777" w:rsidR="005B4317" w:rsidRPr="005340EE" w:rsidRDefault="005B4317" w:rsidP="00425C2A">
      <w:pPr>
        <w:ind w:firstLine="0"/>
      </w:pPr>
      <w:r w:rsidRPr="005340EE">
        <w:t>O sběr i determinaci se v každé oblasti starala vždy jedna osoba. Na Lounsku to byla Lucia Lvová, Židlochovice zpracovala Kateřina Štefúnová, Zábřeh Helena Šifrová a Kutnou Horu Pavel Jakubec.</w:t>
      </w:r>
    </w:p>
    <w:p w14:paraId="2E05297C" w14:textId="77777777" w:rsidR="0020325F" w:rsidRPr="005340EE" w:rsidRDefault="005B4317" w:rsidP="00425C2A">
      <w:pPr>
        <w:ind w:firstLine="0"/>
      </w:pPr>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14:paraId="1715394A" w14:textId="77777777" w:rsidR="0020325F" w:rsidRPr="005340EE" w:rsidRDefault="0020325F" w:rsidP="00425C2A">
      <w:pPr>
        <w:spacing w:line="240" w:lineRule="auto"/>
        <w:ind w:firstLine="0"/>
        <w:rPr>
          <w:szCs w:val="24"/>
        </w:rPr>
      </w:pPr>
    </w:p>
    <w:p w14:paraId="24438B0D" w14:textId="592EFAD3" w:rsidR="0020325F" w:rsidRPr="005340EE" w:rsidRDefault="00A55D14" w:rsidP="00425C2A">
      <w:pPr>
        <w:pStyle w:val="Nadpis3"/>
        <w:ind w:firstLine="0"/>
        <w:rPr>
          <w:rFonts w:ascii="Calibri" w:hAnsi="Calibri"/>
        </w:rPr>
      </w:pPr>
      <w:bookmarkStart w:id="44" w:name="_Toc428265629"/>
      <w:r>
        <w:rPr>
          <w:rFonts w:ascii="Calibri" w:hAnsi="Calibri"/>
        </w:rPr>
        <w:t>C</w:t>
      </w:r>
      <w:r w:rsidR="001E1F97" w:rsidRPr="005340EE">
        <w:rPr>
          <w:rFonts w:ascii="Calibri" w:hAnsi="Calibri"/>
        </w:rPr>
        <w:t xml:space="preserve">.2.1 </w:t>
      </w:r>
      <w:r w:rsidR="0020325F" w:rsidRPr="005340EE">
        <w:rPr>
          <w:rFonts w:ascii="Calibri" w:hAnsi="Calibri"/>
        </w:rPr>
        <w:t>Termíny expozice zemních pastí</w:t>
      </w:r>
      <w:bookmarkEnd w:id="44"/>
    </w:p>
    <w:p w14:paraId="4E3A29EB" w14:textId="77777777" w:rsidR="0020325F" w:rsidRPr="005340EE" w:rsidRDefault="0020325F" w:rsidP="00425C2A">
      <w:pPr>
        <w:spacing w:line="240" w:lineRule="auto"/>
        <w:ind w:firstLine="0"/>
        <w:jc w:val="left"/>
        <w:rPr>
          <w:szCs w:val="24"/>
        </w:rPr>
      </w:pPr>
      <w:r w:rsidRPr="005340EE">
        <w:rPr>
          <w:i/>
          <w:szCs w:val="24"/>
        </w:rPr>
        <w:t>Kutná Hora 2008</w:t>
      </w:r>
      <w:r w:rsidRPr="005340EE">
        <w:rPr>
          <w:szCs w:val="24"/>
        </w:rPr>
        <w:t xml:space="preserve"> – jaro 2008: 3.V.–24.V.2008, léto 2008: 29.VI.–13.VII.2008, podzim 2008: 14.IX.–28.IX. 2008.</w:t>
      </w:r>
    </w:p>
    <w:p w14:paraId="2866FF0E" w14:textId="77777777" w:rsidR="0020325F" w:rsidRPr="005340EE" w:rsidRDefault="0020325F" w:rsidP="00425C2A">
      <w:pPr>
        <w:spacing w:line="240" w:lineRule="auto"/>
        <w:ind w:firstLine="0"/>
        <w:jc w:val="left"/>
        <w:rPr>
          <w:szCs w:val="24"/>
        </w:rPr>
      </w:pPr>
      <w:r w:rsidRPr="005340EE">
        <w:rPr>
          <w:i/>
          <w:szCs w:val="24"/>
        </w:rPr>
        <w:t>Kutná Hora 2009</w:t>
      </w:r>
      <w:r w:rsidRPr="005340EE">
        <w:rPr>
          <w:szCs w:val="24"/>
        </w:rPr>
        <w:t xml:space="preserve"> – jaro 2009: 17.V.–31.V.2009, léto 2009: 5.VII.–19.VII.2009, podzim 2009: 13. IX.–27.IX. 2009.</w:t>
      </w:r>
    </w:p>
    <w:p w14:paraId="12537808" w14:textId="77777777" w:rsidR="0020325F" w:rsidRPr="005340EE" w:rsidRDefault="0020325F" w:rsidP="00425C2A">
      <w:pPr>
        <w:spacing w:line="240" w:lineRule="auto"/>
        <w:ind w:firstLine="0"/>
        <w:jc w:val="left"/>
        <w:rPr>
          <w:szCs w:val="24"/>
        </w:rPr>
      </w:pPr>
      <w:r w:rsidRPr="005340EE">
        <w:rPr>
          <w:i/>
          <w:szCs w:val="24"/>
        </w:rPr>
        <w:lastRenderedPageBreak/>
        <w:t>Louny 2008</w:t>
      </w:r>
      <w:r w:rsidRPr="005340EE">
        <w:rPr>
          <w:szCs w:val="24"/>
        </w:rPr>
        <w:t xml:space="preserve"> – jaro 2008: 10.V.–31.V.2008, léto 2008: 4.VII.–6.VII.2008, podzim 2008: 16.IX.–29.IX.2008.</w:t>
      </w:r>
    </w:p>
    <w:p w14:paraId="27308A5F" w14:textId="77777777" w:rsidR="0020325F" w:rsidRPr="005340EE" w:rsidRDefault="0020325F" w:rsidP="00425C2A">
      <w:pPr>
        <w:spacing w:line="240" w:lineRule="auto"/>
        <w:ind w:firstLine="0"/>
        <w:jc w:val="left"/>
        <w:rPr>
          <w:szCs w:val="24"/>
        </w:rPr>
      </w:pPr>
      <w:r w:rsidRPr="005340EE">
        <w:rPr>
          <w:i/>
          <w:szCs w:val="24"/>
        </w:rPr>
        <w:t>Louny 2009</w:t>
      </w:r>
      <w:r w:rsidRPr="005340EE">
        <w:rPr>
          <w:szCs w:val="24"/>
        </w:rPr>
        <w:t xml:space="preserve"> – jaro 2009: 16.V.–30.V.2009, léto 2009: 1.VII.–12.VII.2009, podzim 2009: 17.IX.–3.X.2009.</w:t>
      </w:r>
    </w:p>
    <w:p w14:paraId="0C393296" w14:textId="77777777" w:rsidR="0020325F" w:rsidRPr="005340EE" w:rsidRDefault="0020325F" w:rsidP="00425C2A">
      <w:pPr>
        <w:spacing w:line="240" w:lineRule="auto"/>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14:paraId="09565054" w14:textId="77777777" w:rsidR="0020325F" w:rsidRPr="005340EE" w:rsidRDefault="0020325F" w:rsidP="00425C2A">
      <w:pPr>
        <w:spacing w:line="240" w:lineRule="auto"/>
        <w:ind w:firstLine="0"/>
        <w:jc w:val="left"/>
        <w:rPr>
          <w:szCs w:val="24"/>
        </w:rPr>
      </w:pPr>
      <w:r w:rsidRPr="005340EE">
        <w:rPr>
          <w:i/>
          <w:szCs w:val="24"/>
        </w:rPr>
        <w:t>Zábřeh 2009</w:t>
      </w:r>
      <w:r w:rsidRPr="005340EE">
        <w:rPr>
          <w:szCs w:val="24"/>
        </w:rPr>
        <w:t xml:space="preserve"> – jaro 2009: 17.V.–31.V.2009, léto 2009: 5.VII.–19.VII.2009, podzim 2009: 13.IX.–27.IX.2009.</w:t>
      </w:r>
    </w:p>
    <w:p w14:paraId="4F5463F5" w14:textId="77777777" w:rsidR="0020325F" w:rsidRPr="005340EE" w:rsidRDefault="0020325F" w:rsidP="00425C2A">
      <w:pPr>
        <w:spacing w:line="240" w:lineRule="auto"/>
        <w:ind w:firstLine="0"/>
        <w:rPr>
          <w:szCs w:val="24"/>
        </w:rPr>
      </w:pPr>
    </w:p>
    <w:p w14:paraId="738B85BE" w14:textId="4F68EB7D" w:rsidR="0020325F" w:rsidRPr="005340EE" w:rsidRDefault="00A55D14" w:rsidP="00425C2A">
      <w:pPr>
        <w:pStyle w:val="Nadpis3"/>
        <w:ind w:firstLine="0"/>
        <w:rPr>
          <w:rFonts w:ascii="Calibri" w:hAnsi="Calibri"/>
        </w:rPr>
      </w:pPr>
      <w:bookmarkStart w:id="45" w:name="_Toc428265630"/>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45"/>
    </w:p>
    <w:p w14:paraId="4A96BEC3" w14:textId="77777777" w:rsidR="0020325F" w:rsidRPr="005340EE" w:rsidRDefault="0020325F" w:rsidP="00425C2A">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14:paraId="142118AF" w14:textId="77777777" w:rsidR="0020325F" w:rsidRPr="005340EE" w:rsidRDefault="0020325F" w:rsidP="00425C2A">
      <w:pPr>
        <w:spacing w:line="240" w:lineRule="auto"/>
        <w:ind w:firstLine="0"/>
        <w:jc w:val="left"/>
        <w:rPr>
          <w:szCs w:val="24"/>
        </w:rPr>
      </w:pPr>
    </w:p>
    <w:p w14:paraId="54BC9CE2" w14:textId="77777777" w:rsidR="0020325F" w:rsidRPr="005340EE" w:rsidRDefault="0020325F" w:rsidP="00425C2A">
      <w:pPr>
        <w:spacing w:line="240" w:lineRule="auto"/>
        <w:ind w:firstLine="0"/>
        <w:jc w:val="left"/>
        <w:rPr>
          <w:b/>
          <w:i/>
          <w:szCs w:val="24"/>
        </w:rPr>
      </w:pPr>
      <w:r w:rsidRPr="005340EE">
        <w:rPr>
          <w:b/>
          <w:i/>
          <w:szCs w:val="24"/>
        </w:rPr>
        <w:t>Kutná Hora 2008</w:t>
      </w:r>
    </w:p>
    <w:p w14:paraId="62DB637D" w14:textId="77777777" w:rsidR="0020325F" w:rsidRPr="005340EE" w:rsidRDefault="0020325F" w:rsidP="00425C2A">
      <w:pPr>
        <w:spacing w:line="240" w:lineRule="auto"/>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14:paraId="1584A700" w14:textId="77777777" w:rsidR="0020325F" w:rsidRPr="005340EE" w:rsidRDefault="0020325F" w:rsidP="00425C2A">
      <w:pPr>
        <w:spacing w:line="240" w:lineRule="auto"/>
        <w:ind w:firstLine="0"/>
        <w:jc w:val="left"/>
        <w:rPr>
          <w:szCs w:val="24"/>
        </w:rPr>
      </w:pPr>
    </w:p>
    <w:p w14:paraId="1D0776C1" w14:textId="77777777" w:rsidR="0020325F" w:rsidRPr="005340EE" w:rsidRDefault="0020325F" w:rsidP="00425C2A">
      <w:pPr>
        <w:spacing w:line="240" w:lineRule="auto"/>
        <w:ind w:firstLine="0"/>
        <w:jc w:val="left"/>
        <w:rPr>
          <w:b/>
          <w:i/>
          <w:szCs w:val="24"/>
        </w:rPr>
      </w:pPr>
      <w:r w:rsidRPr="005340EE">
        <w:rPr>
          <w:b/>
          <w:i/>
          <w:szCs w:val="24"/>
        </w:rPr>
        <w:t>Kutná Hora 2009</w:t>
      </w:r>
    </w:p>
    <w:p w14:paraId="42639617" w14:textId="77777777" w:rsidR="0020325F" w:rsidRPr="005340EE" w:rsidRDefault="0020325F" w:rsidP="00425C2A">
      <w:pPr>
        <w:spacing w:line="240" w:lineRule="auto"/>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w:t>
      </w:r>
      <w:r w:rsidRPr="005340EE">
        <w:rPr>
          <w:szCs w:val="24"/>
        </w:rPr>
        <w:lastRenderedPageBreak/>
        <w:t xml:space="preserve">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14:paraId="0181D13E" w14:textId="77777777" w:rsidR="0020325F" w:rsidRPr="005340EE" w:rsidRDefault="0020325F" w:rsidP="00425C2A">
      <w:pPr>
        <w:spacing w:line="240" w:lineRule="auto"/>
        <w:ind w:firstLine="0"/>
        <w:jc w:val="left"/>
        <w:rPr>
          <w:szCs w:val="24"/>
        </w:rPr>
      </w:pPr>
    </w:p>
    <w:p w14:paraId="6C44E5AD" w14:textId="77777777" w:rsidR="0020325F" w:rsidRPr="005340EE" w:rsidRDefault="0020325F" w:rsidP="00425C2A">
      <w:pPr>
        <w:spacing w:line="240" w:lineRule="auto"/>
        <w:ind w:firstLine="0"/>
        <w:jc w:val="left"/>
        <w:rPr>
          <w:b/>
          <w:i/>
          <w:szCs w:val="24"/>
        </w:rPr>
      </w:pPr>
      <w:r w:rsidRPr="005340EE">
        <w:rPr>
          <w:b/>
          <w:i/>
          <w:szCs w:val="24"/>
        </w:rPr>
        <w:t>Louny 2008</w:t>
      </w:r>
    </w:p>
    <w:p w14:paraId="2A2C19DB" w14:textId="77777777" w:rsidR="0020325F" w:rsidRPr="005340EE" w:rsidRDefault="0020325F" w:rsidP="00425C2A">
      <w:pPr>
        <w:spacing w:line="240" w:lineRule="auto"/>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14:paraId="78E8BD3F" w14:textId="77777777" w:rsidR="0020325F" w:rsidRPr="005340EE" w:rsidRDefault="0020325F" w:rsidP="00425C2A">
      <w:pPr>
        <w:spacing w:line="240" w:lineRule="auto"/>
        <w:ind w:firstLine="0"/>
        <w:jc w:val="left"/>
        <w:rPr>
          <w:szCs w:val="24"/>
        </w:rPr>
      </w:pPr>
    </w:p>
    <w:p w14:paraId="13B12029" w14:textId="77777777" w:rsidR="0020325F" w:rsidRPr="005340EE" w:rsidRDefault="0020325F" w:rsidP="00425C2A">
      <w:pPr>
        <w:spacing w:line="240" w:lineRule="auto"/>
        <w:ind w:firstLine="0"/>
        <w:jc w:val="left"/>
        <w:rPr>
          <w:b/>
          <w:i/>
          <w:szCs w:val="24"/>
        </w:rPr>
      </w:pPr>
      <w:r w:rsidRPr="005340EE">
        <w:rPr>
          <w:b/>
          <w:i/>
          <w:szCs w:val="24"/>
        </w:rPr>
        <w:t>Louny 2009</w:t>
      </w:r>
    </w:p>
    <w:p w14:paraId="0D2B8B8E" w14:textId="77777777" w:rsidR="0020325F" w:rsidRPr="005340EE" w:rsidRDefault="0020325F" w:rsidP="00425C2A">
      <w:pPr>
        <w:spacing w:line="240" w:lineRule="auto"/>
        <w:ind w:firstLine="0"/>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14:paraId="5A958513" w14:textId="77777777" w:rsidR="0020325F" w:rsidRPr="005340EE" w:rsidRDefault="0020325F" w:rsidP="00425C2A">
      <w:pPr>
        <w:spacing w:line="240" w:lineRule="auto"/>
        <w:ind w:firstLine="0"/>
        <w:jc w:val="left"/>
        <w:rPr>
          <w:szCs w:val="24"/>
        </w:rPr>
      </w:pPr>
    </w:p>
    <w:p w14:paraId="351F1679" w14:textId="77777777" w:rsidR="0020325F" w:rsidRPr="005340EE" w:rsidRDefault="0020325F" w:rsidP="00425C2A">
      <w:pPr>
        <w:spacing w:line="240" w:lineRule="auto"/>
        <w:ind w:firstLine="0"/>
        <w:jc w:val="left"/>
        <w:rPr>
          <w:b/>
          <w:i/>
          <w:szCs w:val="24"/>
        </w:rPr>
      </w:pPr>
      <w:r w:rsidRPr="005340EE">
        <w:rPr>
          <w:b/>
          <w:i/>
          <w:szCs w:val="24"/>
        </w:rPr>
        <w:t>Židlochovice 2009</w:t>
      </w:r>
    </w:p>
    <w:p w14:paraId="04AE015E" w14:textId="77777777" w:rsidR="0020325F" w:rsidRPr="005340EE" w:rsidRDefault="0020325F" w:rsidP="00425C2A">
      <w:pPr>
        <w:spacing w:line="240" w:lineRule="auto"/>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14:paraId="22772BB9" w14:textId="77777777" w:rsidR="0020325F" w:rsidRPr="005340EE" w:rsidRDefault="0020325F" w:rsidP="00425C2A">
      <w:pPr>
        <w:spacing w:line="240" w:lineRule="auto"/>
        <w:ind w:firstLine="0"/>
        <w:jc w:val="left"/>
        <w:rPr>
          <w:szCs w:val="24"/>
        </w:rPr>
      </w:pPr>
    </w:p>
    <w:p w14:paraId="50D51101" w14:textId="77777777" w:rsidR="0020325F" w:rsidRPr="005340EE" w:rsidRDefault="0020325F" w:rsidP="00425C2A">
      <w:pPr>
        <w:spacing w:line="240" w:lineRule="auto"/>
        <w:ind w:firstLine="0"/>
        <w:jc w:val="left"/>
        <w:rPr>
          <w:b/>
          <w:i/>
          <w:szCs w:val="24"/>
        </w:rPr>
      </w:pPr>
      <w:r w:rsidRPr="005340EE">
        <w:rPr>
          <w:b/>
          <w:i/>
          <w:szCs w:val="24"/>
        </w:rPr>
        <w:t>Zábřeh 2009</w:t>
      </w:r>
    </w:p>
    <w:p w14:paraId="18FA2111" w14:textId="77777777" w:rsidR="0020325F" w:rsidRPr="005340EE" w:rsidRDefault="0020325F" w:rsidP="00425C2A">
      <w:pPr>
        <w:spacing w:line="240" w:lineRule="auto"/>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14:paraId="4ED34A83" w14:textId="77777777" w:rsidR="0020325F" w:rsidRPr="005340EE" w:rsidRDefault="0020325F" w:rsidP="00425C2A">
      <w:pPr>
        <w:spacing w:line="240" w:lineRule="auto"/>
        <w:ind w:firstLine="0"/>
        <w:jc w:val="left"/>
        <w:rPr>
          <w:szCs w:val="24"/>
        </w:rPr>
      </w:pPr>
    </w:p>
    <w:p w14:paraId="1ADE6C6B" w14:textId="47EF1F8B" w:rsidR="0020325F" w:rsidRPr="005340EE" w:rsidRDefault="00A55D14" w:rsidP="00425C2A">
      <w:pPr>
        <w:pStyle w:val="Nadpis2"/>
        <w:ind w:firstLine="0"/>
        <w:rPr>
          <w:rFonts w:ascii="Calibri" w:hAnsi="Calibri"/>
        </w:rPr>
      </w:pPr>
      <w:bookmarkStart w:id="46" w:name="_Toc428265631"/>
      <w:r>
        <w:rPr>
          <w:rFonts w:ascii="Calibri" w:hAnsi="Calibri"/>
        </w:rPr>
        <w:t>C</w:t>
      </w:r>
      <w:r w:rsidR="001E1F97" w:rsidRPr="005340EE">
        <w:rPr>
          <w:rFonts w:ascii="Calibri" w:hAnsi="Calibri"/>
        </w:rPr>
        <w:t>.3</w:t>
      </w:r>
      <w:r w:rsidR="001E1F97" w:rsidRPr="005340EE">
        <w:rPr>
          <w:rFonts w:ascii="Calibri" w:hAnsi="Calibri"/>
        </w:rPr>
        <w:tab/>
        <w:t>Výsledky</w:t>
      </w:r>
      <w:bookmarkEnd w:id="46"/>
    </w:p>
    <w:p w14:paraId="61F1FCC4" w14:textId="77777777" w:rsidR="0020325F" w:rsidRPr="005340EE" w:rsidRDefault="0020325F" w:rsidP="00425C2A">
      <w:pPr>
        <w:spacing w:line="240" w:lineRule="auto"/>
        <w:ind w:firstLine="0"/>
        <w:rPr>
          <w:szCs w:val="24"/>
        </w:rPr>
      </w:pPr>
    </w:p>
    <w:p w14:paraId="1B7AD860" w14:textId="77777777" w:rsidR="0020325F" w:rsidRPr="005340EE" w:rsidRDefault="0020325F" w:rsidP="00425C2A">
      <w:pPr>
        <w:ind w:firstLine="0"/>
      </w:pPr>
      <w:r w:rsidRPr="005340EE">
        <w:t>V rámci této práce bylo sebráno 15 druhů mrchožroutovitých brouků (Coleoptera: Silphidae) v 71 234 exemplářích na 84 lokalitách ve čtyřech oblastech ČR.</w:t>
      </w:r>
    </w:p>
    <w:p w14:paraId="52CBA74D" w14:textId="77777777" w:rsidR="0020325F" w:rsidRPr="005340EE" w:rsidRDefault="0020325F" w:rsidP="00425C2A">
      <w:pPr>
        <w:spacing w:line="240" w:lineRule="auto"/>
        <w:ind w:firstLine="0"/>
        <w:jc w:val="left"/>
        <w:rPr>
          <w:szCs w:val="24"/>
        </w:rPr>
      </w:pPr>
    </w:p>
    <w:p w14:paraId="69DE194D" w14:textId="77777777" w:rsidR="0020325F" w:rsidRPr="005340EE" w:rsidRDefault="0020325F" w:rsidP="00425C2A">
      <w:pPr>
        <w:spacing w:line="240" w:lineRule="auto"/>
        <w:ind w:firstLine="0"/>
        <w:jc w:val="left"/>
        <w:rPr>
          <w:szCs w:val="24"/>
        </w:rPr>
      </w:pPr>
      <w:r w:rsidRPr="005340EE">
        <w:rPr>
          <w:szCs w:val="24"/>
        </w:rPr>
        <w:t>Tabulka 1. Počet exemplářů jednotlivých druhů mrchožroutů ve čtyřech sledovaných oblastech České republiky.</w:t>
      </w:r>
    </w:p>
    <w:p w14:paraId="087D8122" w14:textId="77777777" w:rsidR="0020325F" w:rsidRPr="005340EE" w:rsidRDefault="0020325F" w:rsidP="00425C2A">
      <w:pPr>
        <w:spacing w:line="240" w:lineRule="auto"/>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firstRow="1" w:lastRow="0" w:firstColumn="1" w:lastColumn="0" w:noHBand="0" w:noVBand="1"/>
      </w:tblPr>
      <w:tblGrid>
        <w:gridCol w:w="3121"/>
        <w:gridCol w:w="1313"/>
        <w:gridCol w:w="1496"/>
        <w:gridCol w:w="1093"/>
        <w:gridCol w:w="1737"/>
      </w:tblGrid>
      <w:tr w:rsidR="0020325F" w:rsidRPr="005340EE" w14:paraId="544C25C7" w14:textId="77777777" w:rsidTr="00455C6F">
        <w:trPr>
          <w:trHeight w:val="359"/>
        </w:trPr>
        <w:tc>
          <w:tcPr>
            <w:tcW w:w="3121" w:type="dxa"/>
            <w:tcBorders>
              <w:top w:val="single" w:sz="4" w:space="0" w:color="auto"/>
              <w:left w:val="nil"/>
              <w:bottom w:val="single" w:sz="4" w:space="0" w:color="auto"/>
              <w:right w:val="nil"/>
            </w:tcBorders>
            <w:shd w:val="clear" w:color="auto" w:fill="auto"/>
            <w:vAlign w:val="bottom"/>
          </w:tcPr>
          <w:p w14:paraId="51CFA6E1" w14:textId="77777777" w:rsidR="0020325F" w:rsidRPr="005340EE" w:rsidRDefault="0020325F" w:rsidP="00425C2A">
            <w:pPr>
              <w:spacing w:line="240" w:lineRule="auto"/>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14:paraId="2641E20D"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14:paraId="4889DE2B"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14:paraId="6C1D0277"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14:paraId="2FF4902F" w14:textId="77777777"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14:paraId="297793C5" w14:textId="77777777" w:rsidTr="00455C6F">
        <w:trPr>
          <w:trHeight w:val="271"/>
        </w:trPr>
        <w:tc>
          <w:tcPr>
            <w:tcW w:w="3121" w:type="dxa"/>
            <w:tcBorders>
              <w:top w:val="nil"/>
              <w:left w:val="nil"/>
              <w:bottom w:val="nil"/>
              <w:right w:val="nil"/>
            </w:tcBorders>
            <w:shd w:val="clear" w:color="auto" w:fill="auto"/>
            <w:vAlign w:val="bottom"/>
          </w:tcPr>
          <w:p w14:paraId="085220CF"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14:paraId="51C14CB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14:paraId="7FA7CB3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632BB733"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1F1FFE9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14:paraId="0F658D25" w14:textId="77777777" w:rsidTr="00455C6F">
        <w:trPr>
          <w:trHeight w:val="271"/>
        </w:trPr>
        <w:tc>
          <w:tcPr>
            <w:tcW w:w="3121" w:type="dxa"/>
            <w:tcBorders>
              <w:top w:val="nil"/>
              <w:left w:val="nil"/>
              <w:bottom w:val="nil"/>
              <w:right w:val="nil"/>
            </w:tcBorders>
            <w:shd w:val="clear" w:color="auto" w:fill="auto"/>
            <w:vAlign w:val="bottom"/>
          </w:tcPr>
          <w:p w14:paraId="6B6CB206"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14:paraId="43F678A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14:paraId="617E9A6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50F6E43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A9E210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14:paraId="4D23EB09" w14:textId="77777777" w:rsidTr="00455C6F">
        <w:trPr>
          <w:trHeight w:val="271"/>
        </w:trPr>
        <w:tc>
          <w:tcPr>
            <w:tcW w:w="3121" w:type="dxa"/>
            <w:tcBorders>
              <w:top w:val="nil"/>
              <w:left w:val="nil"/>
              <w:bottom w:val="nil"/>
              <w:right w:val="nil"/>
            </w:tcBorders>
            <w:shd w:val="clear" w:color="auto" w:fill="auto"/>
            <w:vAlign w:val="bottom"/>
          </w:tcPr>
          <w:p w14:paraId="45E46D21"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14:paraId="673B56A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14:paraId="6A78A32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14:paraId="31170DF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5C809D6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14:paraId="7BF29584" w14:textId="77777777" w:rsidTr="00455C6F">
        <w:trPr>
          <w:trHeight w:val="271"/>
        </w:trPr>
        <w:tc>
          <w:tcPr>
            <w:tcW w:w="3121" w:type="dxa"/>
            <w:tcBorders>
              <w:top w:val="nil"/>
              <w:left w:val="nil"/>
              <w:bottom w:val="nil"/>
              <w:right w:val="nil"/>
            </w:tcBorders>
            <w:shd w:val="clear" w:color="auto" w:fill="auto"/>
            <w:vAlign w:val="bottom"/>
          </w:tcPr>
          <w:p w14:paraId="75FC97F3"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interruptus</w:t>
            </w:r>
          </w:p>
        </w:tc>
        <w:tc>
          <w:tcPr>
            <w:tcW w:w="1313" w:type="dxa"/>
            <w:tcBorders>
              <w:top w:val="nil"/>
              <w:left w:val="nil"/>
              <w:bottom w:val="nil"/>
              <w:right w:val="nil"/>
            </w:tcBorders>
            <w:shd w:val="clear" w:color="auto" w:fill="auto"/>
            <w:vAlign w:val="center"/>
          </w:tcPr>
          <w:p w14:paraId="765E43C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14:paraId="195A345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14:paraId="3496660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14:paraId="08D55A3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14:paraId="260971F2" w14:textId="77777777" w:rsidTr="00455C6F">
        <w:trPr>
          <w:trHeight w:val="271"/>
        </w:trPr>
        <w:tc>
          <w:tcPr>
            <w:tcW w:w="3121" w:type="dxa"/>
            <w:tcBorders>
              <w:top w:val="nil"/>
              <w:left w:val="nil"/>
              <w:bottom w:val="nil"/>
              <w:right w:val="nil"/>
            </w:tcBorders>
            <w:shd w:val="clear" w:color="auto" w:fill="auto"/>
            <w:vAlign w:val="bottom"/>
          </w:tcPr>
          <w:p w14:paraId="245EE93B"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14:paraId="68265512"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14:paraId="219A8F2C"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41735996"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014097B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14:paraId="03B2DAB2" w14:textId="77777777" w:rsidTr="00455C6F">
        <w:trPr>
          <w:trHeight w:val="271"/>
        </w:trPr>
        <w:tc>
          <w:tcPr>
            <w:tcW w:w="3121" w:type="dxa"/>
            <w:tcBorders>
              <w:top w:val="nil"/>
              <w:left w:val="nil"/>
              <w:bottom w:val="nil"/>
              <w:right w:val="nil"/>
            </w:tcBorders>
            <w:shd w:val="clear" w:color="auto" w:fill="auto"/>
            <w:vAlign w:val="bottom"/>
          </w:tcPr>
          <w:p w14:paraId="53650D4E"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14:paraId="66BC5E1C"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14:paraId="6373489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14:paraId="58B3A7D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7F3A89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14:paraId="684BF5E3" w14:textId="77777777" w:rsidTr="00455C6F">
        <w:trPr>
          <w:trHeight w:val="271"/>
        </w:trPr>
        <w:tc>
          <w:tcPr>
            <w:tcW w:w="3121" w:type="dxa"/>
            <w:tcBorders>
              <w:top w:val="nil"/>
              <w:left w:val="nil"/>
              <w:bottom w:val="nil"/>
              <w:right w:val="nil"/>
            </w:tcBorders>
            <w:shd w:val="clear" w:color="auto" w:fill="auto"/>
            <w:vAlign w:val="bottom"/>
          </w:tcPr>
          <w:p w14:paraId="7F7C9249"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14:paraId="6905007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14:paraId="7FF0B2E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14:paraId="500CD6B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14:paraId="1795C8F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14:paraId="2714DB09" w14:textId="77777777" w:rsidTr="00455C6F">
        <w:trPr>
          <w:trHeight w:val="271"/>
        </w:trPr>
        <w:tc>
          <w:tcPr>
            <w:tcW w:w="3121" w:type="dxa"/>
            <w:tcBorders>
              <w:top w:val="nil"/>
              <w:left w:val="nil"/>
              <w:bottom w:val="nil"/>
              <w:right w:val="nil"/>
            </w:tcBorders>
            <w:shd w:val="clear" w:color="auto" w:fill="auto"/>
            <w:vAlign w:val="bottom"/>
          </w:tcPr>
          <w:p w14:paraId="4524E1DA"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14:paraId="32F9409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14:paraId="1F30876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14:paraId="23C72F0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14:paraId="2B6399E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14:paraId="1A16506A" w14:textId="77777777" w:rsidTr="00455C6F">
        <w:trPr>
          <w:trHeight w:val="271"/>
        </w:trPr>
        <w:tc>
          <w:tcPr>
            <w:tcW w:w="3121" w:type="dxa"/>
            <w:tcBorders>
              <w:top w:val="nil"/>
              <w:left w:val="nil"/>
              <w:bottom w:val="nil"/>
              <w:right w:val="nil"/>
            </w:tcBorders>
            <w:shd w:val="clear" w:color="auto" w:fill="auto"/>
            <w:vAlign w:val="bottom"/>
          </w:tcPr>
          <w:p w14:paraId="6623BC1D"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14:paraId="03F48832"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14:paraId="5719899B"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14:paraId="09C0D5E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14:paraId="45DBBE0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14:paraId="4826CC04" w14:textId="77777777" w:rsidTr="00455C6F">
        <w:trPr>
          <w:trHeight w:val="271"/>
        </w:trPr>
        <w:tc>
          <w:tcPr>
            <w:tcW w:w="3121" w:type="dxa"/>
            <w:tcBorders>
              <w:top w:val="nil"/>
              <w:left w:val="nil"/>
              <w:bottom w:val="nil"/>
              <w:right w:val="nil"/>
            </w:tcBorders>
            <w:shd w:val="clear" w:color="auto" w:fill="auto"/>
            <w:vAlign w:val="bottom"/>
          </w:tcPr>
          <w:p w14:paraId="6517B09F"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14:paraId="58DFB3D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14:paraId="1903A836"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14:paraId="3C58D6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14:paraId="3722ABD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14:paraId="253CC9B8" w14:textId="77777777" w:rsidTr="00455C6F">
        <w:trPr>
          <w:trHeight w:val="271"/>
        </w:trPr>
        <w:tc>
          <w:tcPr>
            <w:tcW w:w="3121" w:type="dxa"/>
            <w:tcBorders>
              <w:top w:val="nil"/>
              <w:left w:val="nil"/>
              <w:bottom w:val="nil"/>
              <w:right w:val="nil"/>
            </w:tcBorders>
            <w:shd w:val="clear" w:color="auto" w:fill="auto"/>
            <w:vAlign w:val="bottom"/>
          </w:tcPr>
          <w:p w14:paraId="136D93CA"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14:paraId="6DCB7A2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14:paraId="321A3F3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14:paraId="33F76C4F"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14:paraId="3602D1F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14:paraId="77723EF8" w14:textId="77777777" w:rsidTr="00455C6F">
        <w:trPr>
          <w:trHeight w:val="271"/>
        </w:trPr>
        <w:tc>
          <w:tcPr>
            <w:tcW w:w="3121" w:type="dxa"/>
            <w:tcBorders>
              <w:top w:val="nil"/>
              <w:left w:val="nil"/>
              <w:bottom w:val="nil"/>
              <w:right w:val="nil"/>
            </w:tcBorders>
            <w:shd w:val="clear" w:color="auto" w:fill="auto"/>
            <w:vAlign w:val="bottom"/>
          </w:tcPr>
          <w:p w14:paraId="2813500B"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14:paraId="07F27251"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14:paraId="7B18495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14:paraId="6DC380F9"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14:paraId="0037CAF8"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14:paraId="2BC3B352" w14:textId="77777777" w:rsidTr="00455C6F">
        <w:trPr>
          <w:trHeight w:val="271"/>
        </w:trPr>
        <w:tc>
          <w:tcPr>
            <w:tcW w:w="3121" w:type="dxa"/>
            <w:tcBorders>
              <w:top w:val="nil"/>
              <w:left w:val="nil"/>
              <w:bottom w:val="nil"/>
              <w:right w:val="nil"/>
            </w:tcBorders>
            <w:shd w:val="clear" w:color="auto" w:fill="auto"/>
            <w:vAlign w:val="bottom"/>
          </w:tcPr>
          <w:p w14:paraId="74E696BE"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14:paraId="4D31FFC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14:paraId="122DEF14"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14:paraId="073982D3"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14:paraId="445C80B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14:paraId="4CF72ECD" w14:textId="77777777" w:rsidTr="00455C6F">
        <w:trPr>
          <w:trHeight w:val="271"/>
        </w:trPr>
        <w:tc>
          <w:tcPr>
            <w:tcW w:w="3121" w:type="dxa"/>
            <w:tcBorders>
              <w:top w:val="nil"/>
              <w:left w:val="nil"/>
              <w:bottom w:val="nil"/>
              <w:right w:val="nil"/>
            </w:tcBorders>
            <w:shd w:val="clear" w:color="auto" w:fill="auto"/>
            <w:vAlign w:val="bottom"/>
          </w:tcPr>
          <w:p w14:paraId="0DC31068"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14:paraId="0F59216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14:paraId="69641C8D"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14:paraId="40A831C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14:paraId="0F8A6FFE"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14:paraId="19353294" w14:textId="77777777" w:rsidTr="00455C6F">
        <w:trPr>
          <w:trHeight w:val="271"/>
        </w:trPr>
        <w:tc>
          <w:tcPr>
            <w:tcW w:w="3121" w:type="dxa"/>
            <w:tcBorders>
              <w:top w:val="nil"/>
              <w:left w:val="nil"/>
              <w:bottom w:val="single" w:sz="4" w:space="0" w:color="auto"/>
              <w:right w:val="nil"/>
            </w:tcBorders>
            <w:shd w:val="clear" w:color="auto" w:fill="auto"/>
            <w:vAlign w:val="bottom"/>
          </w:tcPr>
          <w:p w14:paraId="41CB4BE9" w14:textId="77777777"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14:paraId="2F2BF087"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14:paraId="43B73E70"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14:paraId="67E32EE5"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14:paraId="118AE9BA" w14:textId="77777777"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14:paraId="28E21F79" w14:textId="77777777" w:rsidR="0020325F" w:rsidRPr="005340EE" w:rsidRDefault="0020325F" w:rsidP="00425C2A">
      <w:pPr>
        <w:spacing w:line="240" w:lineRule="auto"/>
        <w:ind w:firstLine="0"/>
        <w:jc w:val="left"/>
        <w:rPr>
          <w:szCs w:val="24"/>
        </w:rPr>
      </w:pPr>
    </w:p>
    <w:p w14:paraId="05DE3848" w14:textId="77777777" w:rsidR="0020325F" w:rsidRPr="005340EE" w:rsidRDefault="0020325F" w:rsidP="00425C2A">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14:paraId="3921D509" w14:textId="77777777" w:rsidR="0020325F" w:rsidRPr="005340EE" w:rsidRDefault="0020325F" w:rsidP="00425C2A">
      <w:pPr>
        <w:ind w:firstLine="0"/>
      </w:pPr>
      <w:r w:rsidRPr="005340EE">
        <w:t>V následujícím abecedně uspořádaném přehledu je u každého druhu uveden očíslovaný seznam lokalit s faunistickým čtvercem, obdobím sběru, počtem kusů a případně i pohlavím.</w:t>
      </w:r>
    </w:p>
    <w:p w14:paraId="61F67A8E" w14:textId="77777777" w:rsidR="0020325F" w:rsidRPr="005340EE" w:rsidRDefault="0020325F" w:rsidP="00425C2A">
      <w:pPr>
        <w:spacing w:line="240" w:lineRule="auto"/>
        <w:ind w:firstLine="0"/>
        <w:rPr>
          <w:szCs w:val="24"/>
        </w:rPr>
      </w:pPr>
    </w:p>
    <w:p w14:paraId="47C893F2" w14:textId="1E6CE3A7" w:rsidR="0020325F" w:rsidRPr="005340EE" w:rsidRDefault="00A55D14" w:rsidP="00425C2A">
      <w:pPr>
        <w:pStyle w:val="Nadpis3"/>
        <w:ind w:firstLine="0"/>
        <w:rPr>
          <w:rFonts w:ascii="Calibri" w:hAnsi="Calibri"/>
        </w:rPr>
      </w:pPr>
      <w:bookmarkStart w:id="47" w:name="_Toc428265632"/>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47"/>
    </w:p>
    <w:p w14:paraId="74E07624" w14:textId="77777777" w:rsidR="0020325F" w:rsidRPr="005340EE" w:rsidRDefault="0020325F" w:rsidP="00425C2A">
      <w:pPr>
        <w:spacing w:line="240" w:lineRule="auto"/>
        <w:ind w:firstLine="0"/>
        <w:jc w:val="left"/>
        <w:rPr>
          <w:szCs w:val="24"/>
        </w:rPr>
      </w:pPr>
    </w:p>
    <w:p w14:paraId="62212B00" w14:textId="77777777" w:rsidR="0020325F" w:rsidRPr="005340EE" w:rsidRDefault="0020325F" w:rsidP="00425C2A">
      <w:pPr>
        <w:spacing w:line="240" w:lineRule="auto"/>
        <w:ind w:firstLine="0"/>
        <w:jc w:val="left"/>
        <w:rPr>
          <w:b/>
          <w:szCs w:val="24"/>
        </w:rPr>
      </w:pPr>
      <w:r w:rsidRPr="005340EE">
        <w:rPr>
          <w:b/>
          <w:szCs w:val="24"/>
        </w:rPr>
        <w:t>podčeleď Nicrophorinae</w:t>
      </w:r>
    </w:p>
    <w:p w14:paraId="2D7B9CCE" w14:textId="77777777" w:rsidR="0020325F" w:rsidRPr="005340EE" w:rsidRDefault="0020325F" w:rsidP="00425C2A">
      <w:pPr>
        <w:spacing w:line="240" w:lineRule="auto"/>
        <w:ind w:firstLine="0"/>
        <w:jc w:val="left"/>
        <w:rPr>
          <w:szCs w:val="24"/>
        </w:rPr>
      </w:pPr>
    </w:p>
    <w:p w14:paraId="7A3B63B3"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14:paraId="536CB433" w14:textId="77777777" w:rsidR="0020325F" w:rsidRPr="005340EE" w:rsidRDefault="0020325F" w:rsidP="00425C2A">
      <w:pPr>
        <w:spacing w:line="240" w:lineRule="auto"/>
        <w:ind w:firstLine="0"/>
        <w:jc w:val="left"/>
        <w:rPr>
          <w:b/>
          <w:szCs w:val="24"/>
        </w:rPr>
      </w:pPr>
    </w:p>
    <w:p w14:paraId="0C49F135"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14:paraId="0BB72838" w14:textId="77777777" w:rsidR="0020325F" w:rsidRPr="005340EE" w:rsidRDefault="0020325F" w:rsidP="00425C2A">
      <w:pPr>
        <w:ind w:firstLine="0"/>
      </w:pPr>
      <w:bookmarkStart w:id="48" w:name="OLE_LINK5"/>
      <w:r w:rsidRPr="005340EE">
        <w:rPr>
          <w:b/>
        </w:rPr>
        <w:lastRenderedPageBreak/>
        <w:t>Rozšíření a ekologie.</w:t>
      </w:r>
      <w:r w:rsidRPr="005340EE">
        <w:t xml:space="preserve"> </w:t>
      </w:r>
      <w:bookmarkEnd w:id="48"/>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14:paraId="0C8E9509" w14:textId="77777777" w:rsidR="0020325F" w:rsidRPr="005340EE" w:rsidRDefault="0020325F" w:rsidP="00425C2A">
      <w:pPr>
        <w:spacing w:line="240" w:lineRule="auto"/>
        <w:ind w:firstLine="0"/>
        <w:jc w:val="left"/>
        <w:rPr>
          <w:szCs w:val="24"/>
        </w:rPr>
      </w:pPr>
    </w:p>
    <w:p w14:paraId="54F81F95"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14:paraId="4DE08280" w14:textId="77777777" w:rsidR="0020325F" w:rsidRPr="005340EE" w:rsidRDefault="0020325F" w:rsidP="00425C2A">
      <w:pPr>
        <w:spacing w:line="240" w:lineRule="auto"/>
        <w:ind w:firstLine="0"/>
        <w:jc w:val="left"/>
        <w:rPr>
          <w:b/>
          <w:szCs w:val="24"/>
        </w:rPr>
      </w:pPr>
    </w:p>
    <w:p w14:paraId="38FB4D81"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14:paraId="1BD92203" w14:textId="77777777" w:rsidR="0020325F" w:rsidRPr="005340EE" w:rsidRDefault="0020325F" w:rsidP="00425C2A">
      <w:pPr>
        <w:ind w:firstLine="0"/>
      </w:pPr>
      <w:r w:rsidRPr="005340EE">
        <w:rPr>
          <w:b/>
        </w:rPr>
        <w:t xml:space="preserve">Rozšíření a ekologie. </w:t>
      </w:r>
      <w:r w:rsidR="005B4317" w:rsidRPr="005340EE">
        <w:t xml:space="preserve">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lokality s recentním hojným výskytem – v Čechách severně od Žabovřesk nad Ohří (5550) a na Moravě v okolí Kyjova (7068). V obou případech se jedná o luční ekosystémy (J. Růžička, </w:t>
      </w:r>
      <w:r w:rsidR="005B4317" w:rsidRPr="005340EE">
        <w:lastRenderedPageBreak/>
        <w:t>nepubl.). Stejně jako N. antennatus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14:paraId="73FA7FE3" w14:textId="77777777" w:rsidR="0020325F" w:rsidRPr="005340EE" w:rsidRDefault="0020325F" w:rsidP="00425C2A">
      <w:pPr>
        <w:spacing w:line="240" w:lineRule="auto"/>
        <w:ind w:firstLine="0"/>
        <w:jc w:val="left"/>
        <w:rPr>
          <w:szCs w:val="24"/>
        </w:rPr>
      </w:pPr>
    </w:p>
    <w:p w14:paraId="6C092D82"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14:paraId="3723D2C8" w14:textId="77777777" w:rsidR="0020325F" w:rsidRPr="005340EE" w:rsidRDefault="0020325F" w:rsidP="00425C2A">
      <w:pPr>
        <w:spacing w:line="240" w:lineRule="auto"/>
        <w:ind w:firstLine="0"/>
        <w:jc w:val="left"/>
        <w:rPr>
          <w:b/>
          <w:szCs w:val="24"/>
        </w:rPr>
      </w:pPr>
    </w:p>
    <w:p w14:paraId="745A148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14:paraId="3ED35384" w14:textId="77777777" w:rsidR="0020325F" w:rsidRPr="005340EE" w:rsidRDefault="0020325F" w:rsidP="00425C2A">
      <w:pPr>
        <w:ind w:firstLine="0"/>
      </w:pPr>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14:paraId="4C37D72E" w14:textId="77777777" w:rsidR="0020325F" w:rsidRPr="005340EE" w:rsidRDefault="0020325F" w:rsidP="00425C2A">
      <w:pPr>
        <w:spacing w:line="240" w:lineRule="auto"/>
        <w:ind w:firstLine="0"/>
        <w:jc w:val="left"/>
        <w:rPr>
          <w:szCs w:val="24"/>
        </w:rPr>
      </w:pPr>
    </w:p>
    <w:p w14:paraId="1546CC97"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14:paraId="58237E44" w14:textId="77777777" w:rsidR="0020325F" w:rsidRPr="005340EE" w:rsidRDefault="0020325F" w:rsidP="00425C2A">
      <w:pPr>
        <w:spacing w:line="240" w:lineRule="auto"/>
        <w:ind w:firstLine="0"/>
        <w:jc w:val="left"/>
        <w:rPr>
          <w:szCs w:val="24"/>
        </w:rPr>
      </w:pPr>
    </w:p>
    <w:p w14:paraId="64AFE67F"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36 – Louny I. (5648b), léto 2009, 16 ex.; 37 – Louny II. (5648b), léto 2009, 2 ex., podzim 2009, 1 ex.; 38 – Veltěže (5649c), léto 2009, 48 ex.; 39 – Počedělice (5649a), léto 2009, 9 ex.; 42 – Křesín </w:t>
      </w:r>
      <w:r w:rsidRPr="005340EE">
        <w:rPr>
          <w:szCs w:val="24"/>
        </w:rPr>
        <w:lastRenderedPageBreak/>
        <w:t xml:space="preserve">(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14:paraId="4B2A7046" w14:textId="77777777" w:rsidR="0020325F" w:rsidRPr="005340EE" w:rsidRDefault="0020325F" w:rsidP="00425C2A">
      <w:pPr>
        <w:ind w:firstLine="0"/>
      </w:pPr>
      <w:r w:rsidRPr="005340EE">
        <w:rPr>
          <w:b/>
        </w:rPr>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w:t>
      </w:r>
      <w:r w:rsidR="005B4317" w:rsidRPr="005340EE">
        <w:lastRenderedPageBreak/>
        <w:t xml:space="preserve">(Růžička, 1994; Kočárek &amp; Benko, 1997; Vysoký, 2007). Ve studovaných oblastech početný </w:t>
      </w:r>
      <w:r w:rsidRPr="005340EE">
        <w:t>výskyt.</w:t>
      </w:r>
    </w:p>
    <w:p w14:paraId="36221AFA" w14:textId="77777777" w:rsidR="0020325F" w:rsidRPr="005340EE" w:rsidRDefault="0020325F" w:rsidP="00425C2A">
      <w:pPr>
        <w:spacing w:line="240" w:lineRule="auto"/>
        <w:ind w:firstLine="0"/>
        <w:jc w:val="left"/>
        <w:rPr>
          <w:szCs w:val="24"/>
        </w:rPr>
      </w:pPr>
    </w:p>
    <w:p w14:paraId="5571B1B9"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14:paraId="05BBFC4C" w14:textId="77777777" w:rsidR="0020325F" w:rsidRPr="005340EE" w:rsidRDefault="0020325F" w:rsidP="00425C2A">
      <w:pPr>
        <w:spacing w:line="240" w:lineRule="auto"/>
        <w:ind w:firstLine="0"/>
        <w:jc w:val="left"/>
        <w:rPr>
          <w:b/>
          <w:szCs w:val="24"/>
        </w:rPr>
      </w:pPr>
    </w:p>
    <w:p w14:paraId="17CAAD47"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14:paraId="55664313" w14:textId="77777777" w:rsidR="0020325F" w:rsidRPr="005340EE" w:rsidRDefault="0020325F" w:rsidP="00425C2A">
      <w:pPr>
        <w:spacing w:line="240" w:lineRule="auto"/>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14:paraId="4F281847" w14:textId="77777777" w:rsidR="0020325F" w:rsidRPr="005340EE" w:rsidRDefault="0020325F" w:rsidP="00425C2A">
      <w:pPr>
        <w:ind w:firstLine="0"/>
      </w:pPr>
      <w:r w:rsidRPr="005340EE">
        <w:rPr>
          <w:b/>
        </w:rPr>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14:paraId="5038369B" w14:textId="77777777" w:rsidR="0020325F" w:rsidRPr="005340EE" w:rsidRDefault="0020325F" w:rsidP="00425C2A">
      <w:pPr>
        <w:spacing w:line="240" w:lineRule="auto"/>
        <w:ind w:firstLine="0"/>
        <w:jc w:val="left"/>
        <w:rPr>
          <w:szCs w:val="24"/>
        </w:rPr>
      </w:pPr>
    </w:p>
    <w:p w14:paraId="1793B7D8"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14:paraId="1900A3A7" w14:textId="77777777" w:rsidR="0020325F" w:rsidRPr="005340EE" w:rsidRDefault="0020325F" w:rsidP="00425C2A">
      <w:pPr>
        <w:spacing w:line="240" w:lineRule="auto"/>
        <w:ind w:firstLine="0"/>
        <w:jc w:val="left"/>
        <w:rPr>
          <w:szCs w:val="24"/>
        </w:rPr>
      </w:pPr>
    </w:p>
    <w:p w14:paraId="4892EA66"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14:paraId="473735C1" w14:textId="77777777" w:rsidR="0020325F" w:rsidRPr="005340EE" w:rsidRDefault="0020325F" w:rsidP="00425C2A">
      <w:pPr>
        <w:ind w:firstLine="0"/>
      </w:pPr>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14:paraId="2C15F9C4" w14:textId="77777777" w:rsidR="0020325F" w:rsidRPr="005340EE" w:rsidRDefault="0020325F" w:rsidP="00425C2A">
      <w:pPr>
        <w:spacing w:line="240" w:lineRule="auto"/>
        <w:ind w:firstLine="0"/>
        <w:jc w:val="left"/>
        <w:rPr>
          <w:szCs w:val="24"/>
        </w:rPr>
      </w:pPr>
    </w:p>
    <w:p w14:paraId="621BA712"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14:paraId="59E559B2" w14:textId="77777777" w:rsidR="0020325F" w:rsidRPr="005340EE" w:rsidRDefault="0020325F" w:rsidP="00425C2A">
      <w:pPr>
        <w:spacing w:line="240" w:lineRule="auto"/>
        <w:ind w:firstLine="0"/>
        <w:jc w:val="left"/>
        <w:rPr>
          <w:szCs w:val="24"/>
        </w:rPr>
      </w:pPr>
    </w:p>
    <w:p w14:paraId="4EAEDAAE"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w:t>
      </w:r>
      <w:r w:rsidRPr="005340EE">
        <w:rPr>
          <w:szCs w:val="24"/>
        </w:rPr>
        <w:lastRenderedPageBreak/>
        <w:t xml:space="preserve">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w:t>
      </w:r>
      <w:r w:rsidRPr="005340EE">
        <w:rPr>
          <w:szCs w:val="24"/>
        </w:rPr>
        <w:lastRenderedPageBreak/>
        <w:t xml:space="preserve">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14:paraId="250816F6" w14:textId="77777777" w:rsidR="0020325F" w:rsidRPr="005340EE" w:rsidRDefault="0020325F" w:rsidP="00425C2A">
      <w:pPr>
        <w:spacing w:line="240" w:lineRule="auto"/>
        <w:ind w:firstLine="0"/>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14:paraId="4265955D" w14:textId="77777777" w:rsidR="0020325F" w:rsidRPr="005340EE" w:rsidRDefault="0020325F" w:rsidP="00425C2A">
      <w:pPr>
        <w:spacing w:line="240" w:lineRule="auto"/>
        <w:ind w:firstLine="0"/>
        <w:jc w:val="left"/>
        <w:rPr>
          <w:szCs w:val="24"/>
        </w:rPr>
      </w:pPr>
    </w:p>
    <w:p w14:paraId="4E1FDAE4" w14:textId="77777777"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14:paraId="371D28F5" w14:textId="77777777" w:rsidR="0020325F" w:rsidRPr="005340EE" w:rsidRDefault="0020325F" w:rsidP="00425C2A">
      <w:pPr>
        <w:spacing w:line="240" w:lineRule="auto"/>
        <w:ind w:firstLine="0"/>
        <w:jc w:val="left"/>
        <w:rPr>
          <w:szCs w:val="24"/>
        </w:rPr>
      </w:pPr>
    </w:p>
    <w:p w14:paraId="74B90775"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14:paraId="79600624" w14:textId="77777777" w:rsidR="0020325F" w:rsidRPr="005340EE" w:rsidRDefault="0020325F" w:rsidP="00425C2A">
      <w:pPr>
        <w:ind w:firstLine="0"/>
      </w:pPr>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5340EE">
        <w:t>výskyt.</w:t>
      </w:r>
    </w:p>
    <w:p w14:paraId="73D88FFB" w14:textId="77777777" w:rsidR="0020325F" w:rsidRPr="005340EE" w:rsidRDefault="0020325F" w:rsidP="00425C2A">
      <w:pPr>
        <w:spacing w:line="240" w:lineRule="auto"/>
        <w:ind w:firstLine="0"/>
        <w:jc w:val="left"/>
        <w:rPr>
          <w:szCs w:val="24"/>
        </w:rPr>
      </w:pPr>
    </w:p>
    <w:p w14:paraId="56188898" w14:textId="77777777" w:rsidR="0020325F" w:rsidRPr="005340EE" w:rsidRDefault="0020325F" w:rsidP="00425C2A">
      <w:pPr>
        <w:spacing w:line="240" w:lineRule="auto"/>
        <w:ind w:firstLine="0"/>
        <w:jc w:val="left"/>
        <w:rPr>
          <w:b/>
          <w:szCs w:val="24"/>
        </w:rPr>
      </w:pPr>
      <w:r w:rsidRPr="005340EE">
        <w:rPr>
          <w:b/>
          <w:szCs w:val="24"/>
        </w:rPr>
        <w:t>podčeleď Silphinae</w:t>
      </w:r>
    </w:p>
    <w:p w14:paraId="063D052A" w14:textId="77777777" w:rsidR="0020325F" w:rsidRPr="005340EE" w:rsidRDefault="0020325F" w:rsidP="00425C2A">
      <w:pPr>
        <w:spacing w:line="240" w:lineRule="auto"/>
        <w:ind w:firstLine="0"/>
        <w:jc w:val="left"/>
        <w:rPr>
          <w:szCs w:val="24"/>
        </w:rPr>
      </w:pPr>
    </w:p>
    <w:p w14:paraId="6DFBDCD8" w14:textId="77777777" w:rsidR="0020325F" w:rsidRPr="005340EE" w:rsidRDefault="0020325F" w:rsidP="00425C2A">
      <w:pPr>
        <w:spacing w:line="240" w:lineRule="auto"/>
        <w:ind w:firstLine="0"/>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14:paraId="72543A55" w14:textId="77777777" w:rsidR="0020325F" w:rsidRPr="005340EE" w:rsidRDefault="0020325F" w:rsidP="00425C2A">
      <w:pPr>
        <w:spacing w:line="240" w:lineRule="auto"/>
        <w:ind w:firstLine="0"/>
        <w:jc w:val="left"/>
        <w:rPr>
          <w:szCs w:val="24"/>
        </w:rPr>
      </w:pPr>
    </w:p>
    <w:p w14:paraId="244ED66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14:paraId="7F84DDB3" w14:textId="77777777" w:rsidR="0020325F" w:rsidRPr="005340EE" w:rsidRDefault="0020325F" w:rsidP="00425C2A">
      <w:pPr>
        <w:ind w:firstLine="0"/>
      </w:pPr>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14:paraId="273A0E85" w14:textId="77777777" w:rsidR="0020325F" w:rsidRPr="005340EE" w:rsidRDefault="0020325F" w:rsidP="00425C2A">
      <w:pPr>
        <w:spacing w:line="240" w:lineRule="auto"/>
        <w:ind w:firstLine="0"/>
        <w:jc w:val="left"/>
        <w:rPr>
          <w:szCs w:val="24"/>
        </w:rPr>
      </w:pPr>
    </w:p>
    <w:p w14:paraId="794BCCC5" w14:textId="77777777" w:rsidR="0020325F" w:rsidRPr="005340EE" w:rsidRDefault="0020325F" w:rsidP="00425C2A">
      <w:pPr>
        <w:spacing w:line="240" w:lineRule="auto"/>
        <w:ind w:firstLine="0"/>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14:paraId="6BFB9434" w14:textId="77777777" w:rsidR="0020325F" w:rsidRPr="005340EE" w:rsidRDefault="0020325F" w:rsidP="00425C2A">
      <w:pPr>
        <w:spacing w:line="240" w:lineRule="auto"/>
        <w:ind w:firstLine="0"/>
        <w:jc w:val="left"/>
        <w:rPr>
          <w:szCs w:val="24"/>
        </w:rPr>
      </w:pPr>
    </w:p>
    <w:p w14:paraId="2D718BCC"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14:paraId="780CE327" w14:textId="77777777" w:rsidR="0020325F" w:rsidRPr="005340EE" w:rsidRDefault="0020325F" w:rsidP="00425C2A">
      <w:pPr>
        <w:ind w:firstLine="0"/>
      </w:pPr>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14:paraId="21734B67" w14:textId="77777777" w:rsidR="0020325F" w:rsidRPr="005340EE" w:rsidRDefault="0020325F" w:rsidP="00425C2A">
      <w:pPr>
        <w:spacing w:line="240" w:lineRule="auto"/>
        <w:ind w:firstLine="0"/>
        <w:jc w:val="left"/>
        <w:rPr>
          <w:szCs w:val="24"/>
        </w:rPr>
      </w:pPr>
    </w:p>
    <w:p w14:paraId="5F206830"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14:paraId="7949D4FF" w14:textId="77777777" w:rsidR="0020325F" w:rsidRPr="005340EE" w:rsidRDefault="0020325F" w:rsidP="00425C2A">
      <w:pPr>
        <w:spacing w:line="240" w:lineRule="auto"/>
        <w:ind w:firstLine="0"/>
        <w:jc w:val="left"/>
        <w:rPr>
          <w:szCs w:val="24"/>
        </w:rPr>
      </w:pPr>
    </w:p>
    <w:p w14:paraId="207D397E"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14:paraId="7F135E2D" w14:textId="77777777" w:rsidR="0020325F" w:rsidRPr="005340EE" w:rsidRDefault="0020325F" w:rsidP="00425C2A">
      <w:pPr>
        <w:ind w:firstLine="0"/>
      </w:pPr>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14:paraId="2510E886" w14:textId="77777777" w:rsidR="0020325F" w:rsidRPr="005340EE" w:rsidRDefault="0020325F" w:rsidP="00425C2A">
      <w:pPr>
        <w:spacing w:line="240" w:lineRule="auto"/>
        <w:ind w:firstLine="0"/>
        <w:jc w:val="left"/>
        <w:rPr>
          <w:szCs w:val="24"/>
        </w:rPr>
      </w:pPr>
    </w:p>
    <w:p w14:paraId="14B5200B"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14:paraId="039B04CA" w14:textId="77777777" w:rsidR="0020325F" w:rsidRPr="005340EE" w:rsidRDefault="0020325F" w:rsidP="00425C2A">
      <w:pPr>
        <w:spacing w:line="240" w:lineRule="auto"/>
        <w:ind w:firstLine="0"/>
        <w:jc w:val="left"/>
        <w:rPr>
          <w:szCs w:val="24"/>
        </w:rPr>
      </w:pPr>
    </w:p>
    <w:p w14:paraId="6D137519"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14:paraId="1E80375F" w14:textId="77777777" w:rsidR="0020325F" w:rsidRPr="005340EE" w:rsidRDefault="0020325F" w:rsidP="00425C2A">
      <w:pPr>
        <w:ind w:firstLine="0"/>
      </w:pPr>
      <w:r w:rsidRPr="005340EE">
        <w:rPr>
          <w:b/>
        </w:rPr>
        <w:t>Rozšíření a ekologie.</w:t>
      </w:r>
      <w:r w:rsidRPr="005340EE">
        <w:t xml:space="preserve"> Palearktický druh se </w:t>
      </w:r>
      <w:r w:rsidR="005B4317" w:rsidRPr="005340EE">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14:paraId="37D8F195" w14:textId="77777777" w:rsidR="0020325F" w:rsidRPr="005340EE" w:rsidRDefault="0020325F" w:rsidP="00425C2A">
      <w:pPr>
        <w:spacing w:line="240" w:lineRule="auto"/>
        <w:ind w:firstLine="0"/>
        <w:jc w:val="left"/>
        <w:rPr>
          <w:szCs w:val="24"/>
        </w:rPr>
      </w:pPr>
    </w:p>
    <w:p w14:paraId="18B8B234" w14:textId="77777777"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14:paraId="00993CE7" w14:textId="77777777" w:rsidR="0020325F" w:rsidRPr="005340EE" w:rsidRDefault="0020325F" w:rsidP="00425C2A">
      <w:pPr>
        <w:spacing w:line="240" w:lineRule="auto"/>
        <w:ind w:firstLine="0"/>
        <w:jc w:val="left"/>
        <w:rPr>
          <w:szCs w:val="24"/>
        </w:rPr>
      </w:pPr>
    </w:p>
    <w:p w14:paraId="11C20C63"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14:paraId="5C61FAB8" w14:textId="77777777" w:rsidR="0020325F" w:rsidRPr="005340EE" w:rsidRDefault="0020325F" w:rsidP="00425C2A">
      <w:pPr>
        <w:ind w:firstLine="0"/>
      </w:pPr>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14:paraId="35DC587F" w14:textId="77777777" w:rsidR="0020325F" w:rsidRPr="005340EE" w:rsidRDefault="0020325F" w:rsidP="00425C2A">
      <w:pPr>
        <w:spacing w:line="240" w:lineRule="auto"/>
        <w:ind w:firstLine="0"/>
        <w:jc w:val="left"/>
        <w:rPr>
          <w:szCs w:val="24"/>
        </w:rPr>
      </w:pPr>
    </w:p>
    <w:p w14:paraId="613BD4A7" w14:textId="77777777"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14:paraId="4F5A06AC" w14:textId="77777777" w:rsidR="0020325F" w:rsidRPr="005340EE" w:rsidRDefault="0020325F" w:rsidP="00425C2A">
      <w:pPr>
        <w:spacing w:line="240" w:lineRule="auto"/>
        <w:ind w:firstLine="0"/>
        <w:jc w:val="left"/>
        <w:rPr>
          <w:szCs w:val="24"/>
        </w:rPr>
      </w:pPr>
    </w:p>
    <w:p w14:paraId="4BBEE5ED"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14:paraId="75878F15" w14:textId="77777777" w:rsidR="0020325F" w:rsidRPr="005340EE" w:rsidRDefault="0020325F" w:rsidP="00425C2A">
      <w:pPr>
        <w:ind w:firstLine="0"/>
      </w:pPr>
      <w:r w:rsidRPr="005340EE">
        <w:rPr>
          <w:b/>
        </w:rPr>
        <w:t>Rozšíření a ekologie.</w:t>
      </w:r>
      <w:r w:rsidRPr="005340EE">
        <w:t xml:space="preserve"> Transpalearktický </w:t>
      </w:r>
      <w:r w:rsidR="005B4317" w:rsidRPr="005340EE">
        <w:t xml:space="preserve">druh, rozšířený od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14:paraId="6C891E99" w14:textId="77777777" w:rsidR="0020325F" w:rsidRPr="005340EE" w:rsidRDefault="0020325F" w:rsidP="00425C2A">
      <w:pPr>
        <w:spacing w:line="240" w:lineRule="auto"/>
        <w:ind w:firstLine="0"/>
        <w:jc w:val="left"/>
        <w:rPr>
          <w:szCs w:val="24"/>
        </w:rPr>
      </w:pPr>
    </w:p>
    <w:p w14:paraId="6367CB17" w14:textId="77777777"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14:paraId="1FE726C5" w14:textId="77777777" w:rsidR="0020325F" w:rsidRPr="005340EE" w:rsidRDefault="0020325F" w:rsidP="00425C2A">
      <w:pPr>
        <w:spacing w:line="240" w:lineRule="auto"/>
        <w:ind w:firstLine="0"/>
        <w:jc w:val="left"/>
        <w:rPr>
          <w:szCs w:val="24"/>
        </w:rPr>
      </w:pPr>
    </w:p>
    <w:p w14:paraId="01C71F40" w14:textId="77777777"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14:paraId="4F0678E5" w14:textId="77777777" w:rsidR="0020325F" w:rsidRPr="005340EE" w:rsidRDefault="0020325F" w:rsidP="00425C2A">
      <w:pPr>
        <w:ind w:firstLine="0"/>
      </w:pPr>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14:paraId="4658CE32" w14:textId="77777777" w:rsidR="0020325F" w:rsidRPr="005340EE" w:rsidRDefault="0020325F" w:rsidP="00425C2A">
      <w:pPr>
        <w:spacing w:line="240" w:lineRule="auto"/>
        <w:ind w:firstLine="0"/>
        <w:jc w:val="left"/>
        <w:rPr>
          <w:szCs w:val="24"/>
        </w:rPr>
      </w:pPr>
    </w:p>
    <w:p w14:paraId="57EB3F4F" w14:textId="3A5D71BA" w:rsidR="0020325F" w:rsidRPr="005340EE" w:rsidRDefault="00A55D14" w:rsidP="00425C2A">
      <w:pPr>
        <w:pStyle w:val="Nadpis2"/>
        <w:ind w:firstLine="0"/>
        <w:rPr>
          <w:rFonts w:ascii="Calibri" w:hAnsi="Calibri"/>
        </w:rPr>
      </w:pPr>
      <w:bookmarkStart w:id="49" w:name="_Toc428265633"/>
      <w:r>
        <w:rPr>
          <w:rFonts w:ascii="Calibri" w:hAnsi="Calibri"/>
        </w:rPr>
        <w:t>C</w:t>
      </w:r>
      <w:r w:rsidR="001E1F97" w:rsidRPr="005340EE">
        <w:rPr>
          <w:rFonts w:ascii="Calibri" w:hAnsi="Calibri"/>
        </w:rPr>
        <w:t>.4</w:t>
      </w:r>
      <w:r w:rsidR="001E1F97" w:rsidRPr="005340EE">
        <w:rPr>
          <w:rFonts w:ascii="Calibri" w:hAnsi="Calibri"/>
        </w:rPr>
        <w:tab/>
        <w:t>Diskuse</w:t>
      </w:r>
      <w:bookmarkEnd w:id="49"/>
    </w:p>
    <w:p w14:paraId="76E8B028" w14:textId="77777777" w:rsidR="0020325F" w:rsidRPr="005340EE" w:rsidRDefault="0020325F" w:rsidP="00425C2A">
      <w:pPr>
        <w:spacing w:line="240" w:lineRule="auto"/>
        <w:ind w:firstLine="0"/>
        <w:jc w:val="left"/>
        <w:rPr>
          <w:szCs w:val="24"/>
        </w:rPr>
      </w:pPr>
    </w:p>
    <w:p w14:paraId="57BAF567" w14:textId="77777777" w:rsidR="0020325F" w:rsidRPr="005340EE" w:rsidRDefault="0020325F" w:rsidP="00425C2A">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na jihu Ruska (např. Pushkin 2002, Pushkin &amp; </w:t>
      </w:r>
      <w:r w:rsidRPr="005340EE">
        <w:lastRenderedPageBreak/>
        <w:t>Shapovalov 2011). V podmínkách střední Evropy pro ně kulturní stepi polních ekosystémů mohou představovat náhradní biotopy.</w:t>
      </w:r>
    </w:p>
    <w:p w14:paraId="3A654876" w14:textId="77777777" w:rsidR="0020325F" w:rsidRPr="005340EE" w:rsidRDefault="0020325F" w:rsidP="00425C2A">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14:paraId="5A999AC0" w14:textId="77777777" w:rsidR="0020325F" w:rsidRPr="005340EE" w:rsidRDefault="0020325F" w:rsidP="00425C2A">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14:paraId="51D2A751" w14:textId="77777777" w:rsidR="0020325F" w:rsidRPr="005340EE" w:rsidRDefault="0020325F" w:rsidP="00425C2A">
      <w:pPr>
        <w:spacing w:line="240" w:lineRule="auto"/>
        <w:ind w:firstLine="0"/>
        <w:jc w:val="left"/>
        <w:rPr>
          <w:szCs w:val="24"/>
        </w:rPr>
      </w:pPr>
    </w:p>
    <w:p w14:paraId="1969BA07" w14:textId="77777777" w:rsidR="0020325F" w:rsidRPr="005340EE" w:rsidRDefault="0020325F" w:rsidP="00425C2A">
      <w:pPr>
        <w:ind w:firstLine="0"/>
      </w:pPr>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14:paraId="08124BBA" w14:textId="77777777" w:rsidR="0020325F" w:rsidRPr="005340EE" w:rsidRDefault="0020325F" w:rsidP="00425C2A">
      <w:pPr>
        <w:spacing w:line="240" w:lineRule="auto"/>
        <w:ind w:firstLine="0"/>
        <w:jc w:val="left"/>
        <w:rPr>
          <w:b/>
          <w:szCs w:val="24"/>
        </w:rPr>
      </w:pPr>
    </w:p>
    <w:p w14:paraId="40EFE65A" w14:textId="2408B1BB" w:rsidR="0020325F" w:rsidRPr="005340EE" w:rsidRDefault="00A55D14" w:rsidP="00425C2A">
      <w:pPr>
        <w:pStyle w:val="Nadpis2"/>
        <w:ind w:firstLine="0"/>
        <w:rPr>
          <w:rFonts w:ascii="Calibri" w:hAnsi="Calibri"/>
        </w:rPr>
      </w:pPr>
      <w:bookmarkStart w:id="50" w:name="_Toc428265634"/>
      <w:r>
        <w:rPr>
          <w:rFonts w:ascii="Calibri" w:hAnsi="Calibri"/>
        </w:rPr>
        <w:t>C</w:t>
      </w:r>
      <w:r w:rsidR="001E1F97" w:rsidRPr="005340EE">
        <w:rPr>
          <w:rFonts w:ascii="Calibri" w:hAnsi="Calibri"/>
        </w:rPr>
        <w:t>.5</w:t>
      </w:r>
      <w:r w:rsidR="001E1F97" w:rsidRPr="005340EE">
        <w:rPr>
          <w:rFonts w:ascii="Calibri" w:hAnsi="Calibri"/>
        </w:rPr>
        <w:tab/>
        <w:t>Použitá literatura</w:t>
      </w:r>
      <w:bookmarkEnd w:id="50"/>
    </w:p>
    <w:p w14:paraId="4E64E4FC" w14:textId="77777777" w:rsidR="0020325F" w:rsidRPr="005340EE" w:rsidRDefault="0020325F" w:rsidP="00425C2A">
      <w:pPr>
        <w:spacing w:line="240" w:lineRule="auto"/>
        <w:ind w:firstLine="0"/>
        <w:jc w:val="center"/>
        <w:rPr>
          <w:szCs w:val="24"/>
        </w:rPr>
      </w:pPr>
    </w:p>
    <w:p w14:paraId="0FB16CAB" w14:textId="77777777" w:rsidR="0020325F" w:rsidRPr="005340EE" w:rsidRDefault="0020325F" w:rsidP="00425C2A">
      <w:pPr>
        <w:pStyle w:val="Citace1"/>
        <w:ind w:firstLine="0"/>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14:paraId="24A29CC9" w14:textId="77777777" w:rsidR="0020325F" w:rsidRPr="005340EE" w:rsidRDefault="0020325F" w:rsidP="00425C2A">
      <w:pPr>
        <w:pStyle w:val="Citace1"/>
        <w:ind w:firstLine="0"/>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14:paraId="0D659B7F" w14:textId="77777777" w:rsidR="0020325F" w:rsidRPr="005340EE" w:rsidRDefault="0020325F" w:rsidP="00425C2A">
      <w:pPr>
        <w:pStyle w:val="Citace1"/>
        <w:ind w:firstLine="0"/>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14:paraId="0E0B0DC3" w14:textId="77777777" w:rsidR="0020325F" w:rsidRPr="005340EE" w:rsidRDefault="0020325F" w:rsidP="00425C2A">
      <w:pPr>
        <w:pStyle w:val="Citace1"/>
        <w:ind w:firstLine="0"/>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14:paraId="591BB546" w14:textId="77777777" w:rsidR="0020325F" w:rsidRPr="005340EE" w:rsidRDefault="0020325F" w:rsidP="00425C2A">
      <w:pPr>
        <w:pStyle w:val="Citace1"/>
        <w:ind w:firstLine="0"/>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14:paraId="17062A8E" w14:textId="77777777" w:rsidR="0020325F" w:rsidRPr="005340EE" w:rsidRDefault="0020325F" w:rsidP="00425C2A">
      <w:pPr>
        <w:pStyle w:val="Citace1"/>
        <w:ind w:firstLine="0"/>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14:paraId="629B412E" w14:textId="77777777" w:rsidR="0020325F" w:rsidRPr="005340EE" w:rsidRDefault="0020325F" w:rsidP="00425C2A">
      <w:pPr>
        <w:pStyle w:val="Citace1"/>
        <w:ind w:firstLine="0"/>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14:paraId="7920795E" w14:textId="77777777" w:rsidR="0020325F" w:rsidRPr="005340EE" w:rsidRDefault="0020325F" w:rsidP="00425C2A">
      <w:pPr>
        <w:pStyle w:val="Citace1"/>
        <w:ind w:firstLine="0"/>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14:paraId="6DDD0E6C" w14:textId="77777777" w:rsidR="0020325F" w:rsidRPr="005340EE" w:rsidRDefault="0020325F" w:rsidP="00425C2A">
      <w:pPr>
        <w:pStyle w:val="Citace1"/>
        <w:ind w:firstLine="0"/>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14:paraId="547F2810"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14:paraId="2D30DE22"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14:paraId="46C67C8B" w14:textId="77777777"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14:paraId="47A4B132" w14:textId="77777777"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14:paraId="142E96B2" w14:textId="77777777"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14:paraId="5A57E1BC" w14:textId="77777777" w:rsidR="0020325F" w:rsidRPr="005340EE" w:rsidRDefault="0020325F" w:rsidP="00425C2A">
      <w:pPr>
        <w:pStyle w:val="Citace1"/>
        <w:ind w:firstLine="0"/>
      </w:pPr>
      <w:r w:rsidRPr="005340EE">
        <w:t xml:space="preserve">KÖHLER F. &amp; KLAUSNITZER B. (eds) 1998: Verzeichnis der Käfer Deutschlands. Entomologische Nachrichten und Berichte (Dresden) </w:t>
      </w:r>
      <w:r w:rsidRPr="005340EE">
        <w:rPr>
          <w:b/>
        </w:rPr>
        <w:t>Supplement 4</w:t>
      </w:r>
      <w:r w:rsidRPr="005340EE">
        <w:t>: 1–185.</w:t>
      </w:r>
    </w:p>
    <w:p w14:paraId="787BD68A" w14:textId="77777777"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14:paraId="41E265E4" w14:textId="77777777"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14:paraId="256BBC1D" w14:textId="77777777" w:rsidR="0020325F" w:rsidRPr="005340EE" w:rsidRDefault="0020325F" w:rsidP="00425C2A">
      <w:pPr>
        <w:pStyle w:val="Citace1"/>
        <w:ind w:firstLine="0"/>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14:paraId="311C67AC"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14:paraId="29C201BC"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14:paraId="12C95162"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14:paraId="5043C609" w14:textId="77777777" w:rsidR="0020325F" w:rsidRPr="005340EE" w:rsidRDefault="0020325F" w:rsidP="00425C2A">
      <w:pPr>
        <w:pStyle w:val="Citace1"/>
        <w:ind w:firstLine="0"/>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14:paraId="53113244" w14:textId="77777777" w:rsidR="0020325F" w:rsidRPr="005340EE" w:rsidRDefault="0020325F" w:rsidP="00425C2A">
      <w:pPr>
        <w:pStyle w:val="Citace1"/>
        <w:ind w:firstLine="0"/>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14:paraId="55C2433A" w14:textId="77777777" w:rsidR="0020325F" w:rsidRPr="005340EE" w:rsidRDefault="0020325F" w:rsidP="00425C2A">
      <w:pPr>
        <w:pStyle w:val="Citace1"/>
        <w:ind w:firstLine="0"/>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14:paraId="1899F0D3" w14:textId="77777777" w:rsidR="0020325F" w:rsidRPr="005340EE" w:rsidRDefault="0020325F" w:rsidP="00425C2A">
      <w:pPr>
        <w:pStyle w:val="Citace1"/>
        <w:ind w:firstLine="0"/>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14:paraId="64B87F94" w14:textId="77777777" w:rsidR="0020325F" w:rsidRPr="005340EE" w:rsidRDefault="0020325F" w:rsidP="00425C2A">
      <w:pPr>
        <w:pStyle w:val="Citace1"/>
        <w:ind w:firstLine="0"/>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14:paraId="1503420F"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14:paraId="390A0581"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14:paraId="5081E75A"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14:paraId="22953818" w14:textId="77777777" w:rsidR="0020325F" w:rsidRPr="005340EE" w:rsidRDefault="0020325F" w:rsidP="00425C2A">
      <w:pPr>
        <w:pStyle w:val="Citace1"/>
        <w:ind w:firstLine="0"/>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14:paraId="5195C6BC"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14:paraId="79F60837" w14:textId="77777777"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14:paraId="6EA611BA" w14:textId="77777777" w:rsidR="0020325F" w:rsidRPr="005340EE" w:rsidRDefault="0020325F" w:rsidP="00425C2A">
      <w:pPr>
        <w:pStyle w:val="Citace1"/>
        <w:ind w:firstLine="0"/>
      </w:pPr>
      <w:r w:rsidRPr="005340EE">
        <w:rPr>
          <w:caps/>
        </w:rPr>
        <w:lastRenderedPageBreak/>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14:paraId="7402EE33" w14:textId="77777777" w:rsidR="0020325F" w:rsidRPr="005340EE" w:rsidRDefault="0020325F" w:rsidP="00425C2A">
      <w:pPr>
        <w:pStyle w:val="Citace1"/>
        <w:ind w:firstLine="0"/>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14:paraId="2F790E71" w14:textId="77777777" w:rsidR="0020325F" w:rsidRPr="005340EE" w:rsidRDefault="0020325F" w:rsidP="00425C2A">
      <w:pPr>
        <w:pStyle w:val="Citace1"/>
        <w:ind w:firstLine="0"/>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14:paraId="522BDEE4" w14:textId="77777777" w:rsidR="0020325F" w:rsidRPr="005340EE" w:rsidRDefault="0020325F" w:rsidP="00425C2A">
      <w:pPr>
        <w:pStyle w:val="Citace1"/>
        <w:ind w:firstLine="0"/>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14:paraId="7812A27F" w14:textId="77777777" w:rsidR="0020325F" w:rsidRPr="005340EE" w:rsidRDefault="0020325F" w:rsidP="00425C2A">
      <w:pPr>
        <w:pStyle w:val="Citace1"/>
        <w:ind w:firstLine="0"/>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14:paraId="7DF0E1E3" w14:textId="77777777" w:rsidR="0020325F" w:rsidRPr="005340EE" w:rsidRDefault="0020325F" w:rsidP="00425C2A">
      <w:pPr>
        <w:pStyle w:val="Citace1"/>
        <w:ind w:firstLine="0"/>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14:paraId="1D16B621" w14:textId="77777777" w:rsidR="0020325F" w:rsidRPr="005340EE" w:rsidRDefault="0020325F" w:rsidP="00425C2A">
      <w:pPr>
        <w:pStyle w:val="Normlnweb"/>
        <w:spacing w:before="0" w:beforeAutospacing="0" w:after="0" w:afterAutospacing="0"/>
        <w:ind w:left="480" w:firstLine="0"/>
        <w:rPr>
          <w:rFonts w:ascii="Calibri" w:hAnsi="Calibri"/>
          <w:lang w:val="en-US"/>
        </w:rPr>
      </w:pPr>
    </w:p>
    <w:p w14:paraId="0B55E2CA" w14:textId="4C5E9377" w:rsidR="0020325F" w:rsidRPr="005340EE" w:rsidRDefault="00A55D14" w:rsidP="00425C2A">
      <w:pPr>
        <w:pStyle w:val="Nadpis2"/>
        <w:ind w:firstLine="0"/>
        <w:rPr>
          <w:rFonts w:ascii="Calibri" w:hAnsi="Calibri"/>
          <w:lang w:eastAsia="ja-JP"/>
        </w:rPr>
      </w:pPr>
      <w:bookmarkStart w:id="51" w:name="_Toc428265635"/>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51"/>
    </w:p>
    <w:p w14:paraId="78EA07D7" w14:textId="77777777" w:rsidR="0020325F" w:rsidRPr="005340EE" w:rsidRDefault="0020325F" w:rsidP="00425C2A">
      <w:pPr>
        <w:pStyle w:val="Normlnweb"/>
        <w:spacing w:before="0" w:beforeAutospacing="0" w:after="0" w:afterAutospacing="0"/>
        <w:ind w:left="480" w:firstLine="0"/>
        <w:rPr>
          <w:rFonts w:ascii="Calibri" w:hAnsi="Calibri"/>
          <w:lang w:val="en-US" w:eastAsia="ja-JP"/>
        </w:rPr>
      </w:pPr>
    </w:p>
    <w:p w14:paraId="453BC69B" w14:textId="77777777" w:rsidR="0020325F" w:rsidRPr="005340EE" w:rsidRDefault="0020325F" w:rsidP="00425C2A">
      <w:pPr>
        <w:ind w:firstLine="0"/>
        <w:rPr>
          <w:lang w:eastAsia="ja-JP"/>
        </w:rPr>
      </w:pPr>
      <w:r w:rsidRPr="005340EE">
        <w:rPr>
          <w:lang w:eastAsia="ja-JP"/>
        </w:rPr>
        <w:lastRenderedPageBreak/>
        <w:t>This study presents distribution data for beetles of the family Silphidae, collected during ecological studies in the vicinities of Louny, Kutná Hora, Zábřeh and Židlochovice (Fig. 1). These areas are warm lowlands with two different soil-types (loess and fluvisols).</w:t>
      </w:r>
    </w:p>
    <w:p w14:paraId="213EF9C2" w14:textId="77777777" w:rsidR="0020325F" w:rsidRPr="005340EE" w:rsidRDefault="0020325F" w:rsidP="00425C2A">
      <w:pPr>
        <w:ind w:firstLine="0"/>
      </w:pPr>
      <w:r w:rsidRPr="005340EE">
        <w:t>Beetles were collected using 420 pitfall traps with a 1:1 water: ethylene glycol solution, and baited with ripe cheese and fish.</w:t>
      </w:r>
    </w:p>
    <w:p w14:paraId="08004BF7" w14:textId="77777777" w:rsidR="0020325F" w:rsidRPr="005340EE" w:rsidRDefault="0020325F" w:rsidP="00425C2A">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14:paraId="0E6EF6F5" w14:textId="77777777" w:rsidR="0020325F" w:rsidRPr="005340EE" w:rsidRDefault="0020325F" w:rsidP="00425C2A">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14:paraId="5204DFA2" w14:textId="77777777" w:rsidR="0020325F" w:rsidRPr="005340EE" w:rsidRDefault="0020325F" w:rsidP="00425C2A">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14:paraId="20042065" w14:textId="77777777" w:rsidR="0020325F" w:rsidRPr="005340EE" w:rsidRDefault="0020325F" w:rsidP="00425C2A">
      <w:pPr>
        <w:ind w:firstLine="0"/>
      </w:pPr>
      <w:r w:rsidRPr="005340EE">
        <w:t xml:space="preserve">Detailed comments are given below on three endangered species, listed in the local Red List of </w:t>
      </w:r>
      <w:r w:rsidR="005B4317" w:rsidRPr="005340EE">
        <w:t>Invertebrates (Růžička 2005b):</w:t>
      </w:r>
    </w:p>
    <w:p w14:paraId="595B94A9" w14:textId="77777777" w:rsidR="0020325F" w:rsidRPr="005340EE" w:rsidRDefault="0020325F" w:rsidP="00425C2A">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14:paraId="29630CA9" w14:textId="77777777" w:rsidR="0020325F" w:rsidRPr="005340EE" w:rsidRDefault="0020325F" w:rsidP="00425C2A">
      <w:pPr>
        <w:ind w:firstLine="0"/>
      </w:pPr>
      <w:r w:rsidRPr="005340EE">
        <w:lastRenderedPageBreak/>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14:paraId="57E96D22" w14:textId="77777777" w:rsidR="0020325F" w:rsidRPr="005340EE" w:rsidRDefault="0020325F" w:rsidP="00425C2A">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14:paraId="310CA4F8" w14:textId="77777777" w:rsidR="0020325F" w:rsidRPr="005340EE" w:rsidRDefault="0020325F" w:rsidP="00425C2A">
      <w:pPr>
        <w:ind w:firstLine="0"/>
      </w:pPr>
      <w:r w:rsidRPr="005340EE">
        <w:lastRenderedPageBreak/>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14:paraId="4D217BFC" w14:textId="77777777" w:rsidR="0020325F" w:rsidRPr="005340EE" w:rsidRDefault="0020325F" w:rsidP="00425C2A">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14:paraId="189E4DBD" w14:textId="77777777" w:rsidR="0020325F" w:rsidRPr="005340EE" w:rsidRDefault="0020325F" w:rsidP="00425C2A">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14:paraId="0C190150" w14:textId="77777777" w:rsidR="0020325F" w:rsidRPr="005340EE" w:rsidRDefault="0020325F" w:rsidP="00425C2A">
      <w:pPr>
        <w:pStyle w:val="Normlnweb"/>
        <w:spacing w:before="0" w:beforeAutospacing="0" w:after="0" w:afterAutospacing="0"/>
        <w:ind w:firstLine="0"/>
        <w:rPr>
          <w:rFonts w:ascii="Calibri" w:hAnsi="Calibri"/>
          <w:lang w:val="en-US" w:eastAsia="ja-JP"/>
        </w:rPr>
      </w:pPr>
    </w:p>
    <w:p w14:paraId="36540FA3" w14:textId="77777777"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14:paraId="51E8B52F" w14:textId="77777777"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14:paraId="677BA529" w14:textId="77777777" w:rsidR="0020325F" w:rsidRPr="005340EE" w:rsidRDefault="0020325F" w:rsidP="00425C2A">
      <w:pPr>
        <w:pStyle w:val="Normlnweb"/>
        <w:spacing w:before="0" w:beforeAutospacing="0" w:after="0" w:afterAutospacing="0"/>
        <w:ind w:firstLine="0"/>
        <w:rPr>
          <w:rFonts w:ascii="Calibri" w:hAnsi="Calibri"/>
          <w:lang w:val="en-US" w:eastAsia="ja-JP"/>
        </w:rPr>
      </w:pPr>
    </w:p>
    <w:p w14:paraId="0D7C14FA" w14:textId="77777777"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6C3D70B1" w14:textId="77777777"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14:paraId="0C192725" w14:textId="77777777" w:rsidR="0020325F" w:rsidRPr="005340EE" w:rsidRDefault="0020325F" w:rsidP="00425C2A">
      <w:pPr>
        <w:spacing w:line="240" w:lineRule="auto"/>
        <w:ind w:firstLine="0"/>
        <w:jc w:val="left"/>
        <w:rPr>
          <w:szCs w:val="24"/>
        </w:rPr>
      </w:pPr>
    </w:p>
    <w:p w14:paraId="3BFF7F33" w14:textId="77777777" w:rsidR="008538C6" w:rsidRPr="005340EE" w:rsidRDefault="008538C6" w:rsidP="00425C2A">
      <w:pPr>
        <w:ind w:firstLine="0"/>
        <w:sectPr w:rsidR="008538C6" w:rsidRPr="005340EE" w:rsidSect="00D51BE7">
          <w:headerReference w:type="default" r:id="rId19"/>
          <w:pgSz w:w="12240" w:h="15840"/>
          <w:pgMar w:top="1417" w:right="1417" w:bottom="1417" w:left="1417" w:header="708" w:footer="708" w:gutter="0"/>
          <w:cols w:space="708"/>
          <w:docGrid w:linePitch="360"/>
        </w:sectPr>
      </w:pPr>
    </w:p>
    <w:p w14:paraId="53BF8950" w14:textId="36E3CF93" w:rsidR="00417179" w:rsidRPr="005340EE" w:rsidRDefault="00CE05BE" w:rsidP="00425C2A">
      <w:pPr>
        <w:pStyle w:val="Nadpis1"/>
        <w:ind w:firstLine="0"/>
      </w:pPr>
      <w:bookmarkStart w:id="52" w:name="_Toc428265636"/>
      <w:r>
        <w:lastRenderedPageBreak/>
        <w:t>4.</w:t>
      </w:r>
      <w:r>
        <w:tab/>
      </w:r>
      <w:r w:rsidR="00417179" w:rsidRPr="005340EE">
        <w:t>Principal conclusions of the thesis</w:t>
      </w:r>
      <w:bookmarkStart w:id="53" w:name="_GoBack"/>
      <w:bookmarkEnd w:id="52"/>
      <w:bookmarkEnd w:id="53"/>
    </w:p>
    <w:p w14:paraId="7603AE55" w14:textId="61261A02" w:rsidR="00417179" w:rsidRDefault="00417179" w:rsidP="00425C2A">
      <w:pPr>
        <w:ind w:firstLine="0"/>
      </w:pPr>
    </w:p>
    <w:p w14:paraId="7FB244DA" w14:textId="77777777" w:rsidR="00CE05BE" w:rsidRDefault="00CE05BE" w:rsidP="00425C2A">
      <w:pPr>
        <w:ind w:firstLine="0"/>
      </w:pPr>
    </w:p>
    <w:p w14:paraId="33F95803" w14:textId="77777777" w:rsidR="00CE05BE" w:rsidRDefault="00CE05BE" w:rsidP="00425C2A">
      <w:pPr>
        <w:ind w:firstLine="0"/>
        <w:sectPr w:rsidR="00CE05BE" w:rsidSect="00D51BE7">
          <w:headerReference w:type="default" r:id="rId20"/>
          <w:pgSz w:w="12240" w:h="15840"/>
          <w:pgMar w:top="1417" w:right="1417" w:bottom="1417" w:left="1417" w:header="708" w:footer="708" w:gutter="0"/>
          <w:cols w:space="708"/>
          <w:docGrid w:linePitch="360"/>
        </w:sectPr>
      </w:pPr>
    </w:p>
    <w:p w14:paraId="0643DEC8" w14:textId="3BDCF958" w:rsidR="006B68DC" w:rsidRPr="005340EE" w:rsidRDefault="00587DF1" w:rsidP="00425C2A">
      <w:pPr>
        <w:pStyle w:val="Nadpis1"/>
        <w:ind w:firstLine="0"/>
      </w:pPr>
      <w:bookmarkStart w:id="54" w:name="_Toc428265637"/>
      <w:r>
        <w:lastRenderedPageBreak/>
        <w:t>5</w:t>
      </w:r>
      <w:r w:rsidR="00AD3D8B">
        <w:t>.</w:t>
      </w:r>
      <w:r w:rsidR="00AD3D8B">
        <w:tab/>
      </w:r>
      <w:r w:rsidR="008D597B" w:rsidRPr="005340EE">
        <w:t>References</w:t>
      </w:r>
      <w:bookmarkEnd w:id="54"/>
    </w:p>
    <w:p w14:paraId="74C64158" w14:textId="77777777" w:rsidR="006151BA" w:rsidRPr="006151BA" w:rsidRDefault="00A30B5D" w:rsidP="00425C2A">
      <w:pPr>
        <w:pStyle w:val="Normlnweb"/>
        <w:ind w:firstLine="0"/>
        <w:divId w:val="74866237"/>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6151BA" w:rsidRPr="006151BA">
        <w:rPr>
          <w:rFonts w:ascii="Calibri" w:hAnsi="Calibri"/>
          <w:smallCaps/>
          <w:noProof/>
          <w:sz w:val="26"/>
        </w:rPr>
        <w:t>Abell, D.H., Wasti, S.S. &amp; Hartmann, G.C.</w:t>
      </w:r>
      <w:r w:rsidR="006151BA" w:rsidRPr="006151BA">
        <w:rPr>
          <w:rFonts w:ascii="Calibri" w:hAnsi="Calibri"/>
          <w:noProof/>
          <w:sz w:val="26"/>
        </w:rPr>
        <w:t xml:space="preserve"> 1982: Saprophagous Arthropod Fauna Associated with Turtle Carrion. </w:t>
      </w:r>
      <w:r w:rsidR="006151BA" w:rsidRPr="006151BA">
        <w:rPr>
          <w:rFonts w:ascii="Calibri" w:hAnsi="Calibri"/>
          <w:i/>
          <w:iCs/>
          <w:noProof/>
          <w:sz w:val="26"/>
        </w:rPr>
        <w:t>Applied Entomology and Zoology</w:t>
      </w:r>
      <w:r w:rsidR="006151BA" w:rsidRPr="006151BA">
        <w:rPr>
          <w:rFonts w:ascii="Calibri" w:hAnsi="Calibri"/>
          <w:noProof/>
          <w:sz w:val="26"/>
        </w:rPr>
        <w:t xml:space="preserve">, </w:t>
      </w:r>
      <w:r w:rsidR="006151BA" w:rsidRPr="006151BA">
        <w:rPr>
          <w:rFonts w:ascii="Calibri" w:hAnsi="Calibri"/>
          <w:b/>
          <w:bCs/>
          <w:noProof/>
          <w:sz w:val="26"/>
        </w:rPr>
        <w:t>17</w:t>
      </w:r>
      <w:r w:rsidR="006151BA" w:rsidRPr="006151BA">
        <w:rPr>
          <w:rFonts w:ascii="Calibri" w:hAnsi="Calibri"/>
          <w:noProof/>
          <w:sz w:val="26"/>
        </w:rPr>
        <w:t>, 301–307.</w:t>
      </w:r>
    </w:p>
    <w:p w14:paraId="74C5D0FD"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Amendt, J., Richards, C.S., Campobasso, C.P., Zehner, R. &amp; Hall, M.J.R.</w:t>
      </w:r>
      <w:r w:rsidRPr="006151BA">
        <w:rPr>
          <w:rFonts w:ascii="Calibri" w:hAnsi="Calibri"/>
          <w:noProof/>
          <w:sz w:val="26"/>
        </w:rPr>
        <w:t xml:space="preserve"> 2011: Forensic entomology: Applications and limitations. </w:t>
      </w:r>
      <w:r w:rsidRPr="006151BA">
        <w:rPr>
          <w:rFonts w:ascii="Calibri" w:hAnsi="Calibri"/>
          <w:i/>
          <w:iCs/>
          <w:noProof/>
          <w:sz w:val="26"/>
        </w:rPr>
        <w:t>Forensic Science, Medicine, and Pathology</w:t>
      </w:r>
      <w:r w:rsidRPr="006151BA">
        <w:rPr>
          <w:rFonts w:ascii="Calibri" w:hAnsi="Calibri"/>
          <w:noProof/>
          <w:sz w:val="26"/>
        </w:rPr>
        <w:t xml:space="preserve">, </w:t>
      </w:r>
      <w:r w:rsidRPr="006151BA">
        <w:rPr>
          <w:rFonts w:ascii="Calibri" w:hAnsi="Calibri"/>
          <w:b/>
          <w:bCs/>
          <w:noProof/>
          <w:sz w:val="26"/>
        </w:rPr>
        <w:t>7</w:t>
      </w:r>
      <w:r w:rsidRPr="006151BA">
        <w:rPr>
          <w:rFonts w:ascii="Calibri" w:hAnsi="Calibri"/>
          <w:noProof/>
          <w:sz w:val="26"/>
        </w:rPr>
        <w:t>, 379–392.</w:t>
      </w:r>
    </w:p>
    <w:p w14:paraId="63EF7C35"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Anderson, R.S.</w:t>
      </w:r>
      <w:r w:rsidRPr="006151BA">
        <w:rPr>
          <w:rFonts w:ascii="Calibri" w:hAnsi="Calibri"/>
          <w:noProof/>
          <w:sz w:val="26"/>
        </w:rPr>
        <w:t xml:space="preserve"> 1982: Resource partitioning in the carrion beetle (Coleoptera: Silphidae) fauna of southern Ontario: ecological and evolutionary considerations. </w:t>
      </w:r>
      <w:r w:rsidRPr="006151BA">
        <w:rPr>
          <w:rFonts w:ascii="Calibri" w:hAnsi="Calibri"/>
          <w:i/>
          <w:iCs/>
          <w:noProof/>
          <w:sz w:val="26"/>
        </w:rPr>
        <w:t>Canadian Journal of Zoology</w:t>
      </w:r>
      <w:r w:rsidRPr="006151BA">
        <w:rPr>
          <w:rFonts w:ascii="Calibri" w:hAnsi="Calibri"/>
          <w:noProof/>
          <w:sz w:val="26"/>
        </w:rPr>
        <w:t xml:space="preserve">, </w:t>
      </w:r>
      <w:r w:rsidRPr="006151BA">
        <w:rPr>
          <w:rFonts w:ascii="Calibri" w:hAnsi="Calibri"/>
          <w:b/>
          <w:bCs/>
          <w:noProof/>
          <w:sz w:val="26"/>
        </w:rPr>
        <w:t>60</w:t>
      </w:r>
      <w:r w:rsidRPr="006151BA">
        <w:rPr>
          <w:rFonts w:ascii="Calibri" w:hAnsi="Calibri"/>
          <w:noProof/>
          <w:sz w:val="26"/>
        </w:rPr>
        <w:t>, 1314–1325.</w:t>
      </w:r>
    </w:p>
    <w:p w14:paraId="757CF8A8"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Archer, M.S. &amp; Elgar, M. a.</w:t>
      </w:r>
      <w:r w:rsidRPr="006151BA">
        <w:rPr>
          <w:rFonts w:ascii="Calibri" w:hAnsi="Calibri"/>
          <w:noProof/>
          <w:sz w:val="26"/>
        </w:rPr>
        <w:t xml:space="preserve"> 2003: Yearly activity patterns in southern Victoria (Australia) of seasonally active carrion insects.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132</w:t>
      </w:r>
      <w:r w:rsidRPr="006151BA">
        <w:rPr>
          <w:rFonts w:ascii="Calibri" w:hAnsi="Calibri"/>
          <w:noProof/>
          <w:sz w:val="26"/>
        </w:rPr>
        <w:t>, 173–176.</w:t>
      </w:r>
    </w:p>
    <w:p w14:paraId="565C4B74"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Begon, M., Harper, J.L. &amp; Townsend, C.R.</w:t>
      </w:r>
      <w:r w:rsidRPr="006151BA">
        <w:rPr>
          <w:rFonts w:ascii="Calibri" w:hAnsi="Calibri"/>
          <w:noProof/>
          <w:sz w:val="26"/>
        </w:rPr>
        <w:t xml:space="preserve"> 2006: </w:t>
      </w:r>
      <w:r w:rsidRPr="006151BA">
        <w:rPr>
          <w:rFonts w:ascii="Calibri" w:hAnsi="Calibri"/>
          <w:i/>
          <w:iCs/>
          <w:noProof/>
          <w:sz w:val="26"/>
        </w:rPr>
        <w:t>Ecology: Individuals, Populations and Communities</w:t>
      </w:r>
      <w:r w:rsidRPr="006151BA">
        <w:rPr>
          <w:rFonts w:ascii="Calibri" w:hAnsi="Calibri"/>
          <w:noProof/>
          <w:sz w:val="26"/>
        </w:rPr>
        <w:t>. Blackwell science.</w:t>
      </w:r>
    </w:p>
    <w:p w14:paraId="2DC775E3"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Bishop, a a, Hoback, W.W., Albrecht, M. &amp; Skinner, K.M.</w:t>
      </w:r>
      <w:r w:rsidRPr="006151BA">
        <w:rPr>
          <w:rFonts w:ascii="Calibri" w:hAnsi="Calibri"/>
          <w:noProof/>
          <w:sz w:val="26"/>
        </w:rPr>
        <w:t xml:space="preserve"> 2002: A comparison of an ecological model and GIS spatial analysis to describe niche partitioning amongst carrion beetles in Nebraska. </w:t>
      </w:r>
      <w:r w:rsidRPr="006151BA">
        <w:rPr>
          <w:rFonts w:ascii="Calibri" w:hAnsi="Calibri"/>
          <w:i/>
          <w:iCs/>
          <w:noProof/>
          <w:sz w:val="26"/>
        </w:rPr>
        <w:t>Transactions in GIS</w:t>
      </w:r>
      <w:r w:rsidRPr="006151BA">
        <w:rPr>
          <w:rFonts w:ascii="Calibri" w:hAnsi="Calibri"/>
          <w:noProof/>
          <w:sz w:val="26"/>
        </w:rPr>
        <w:t xml:space="preserve">, </w:t>
      </w:r>
      <w:r w:rsidRPr="006151BA">
        <w:rPr>
          <w:rFonts w:ascii="Calibri" w:hAnsi="Calibri"/>
          <w:b/>
          <w:bCs/>
          <w:noProof/>
          <w:sz w:val="26"/>
        </w:rPr>
        <w:t>6</w:t>
      </w:r>
      <w:r w:rsidRPr="006151BA">
        <w:rPr>
          <w:rFonts w:ascii="Calibri" w:hAnsi="Calibri"/>
          <w:noProof/>
          <w:sz w:val="26"/>
        </w:rPr>
        <w:t>, 457–470.</w:t>
      </w:r>
    </w:p>
    <w:p w14:paraId="580249A6"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Dobler, S. &amp; Müller, J.K.</w:t>
      </w:r>
      <w:r w:rsidRPr="006151BA">
        <w:rPr>
          <w:rFonts w:ascii="Calibri" w:hAnsi="Calibri"/>
          <w:noProof/>
          <w:sz w:val="26"/>
        </w:rPr>
        <w:t xml:space="preserve"> 2000: Resolving phylogeny at the family level by mitochondrial cytochrome oxidase sequences: phylogeny of carrion beetles (Coleoptera, Silphidae). </w:t>
      </w:r>
      <w:r w:rsidRPr="006151BA">
        <w:rPr>
          <w:rFonts w:ascii="Calibri" w:hAnsi="Calibri"/>
          <w:i/>
          <w:iCs/>
          <w:noProof/>
          <w:sz w:val="26"/>
        </w:rPr>
        <w:t>Molecular phylogenetics and evolution</w:t>
      </w:r>
      <w:r w:rsidRPr="006151BA">
        <w:rPr>
          <w:rFonts w:ascii="Calibri" w:hAnsi="Calibri"/>
          <w:noProof/>
          <w:sz w:val="26"/>
        </w:rPr>
        <w:t xml:space="preserve">, </w:t>
      </w:r>
      <w:r w:rsidRPr="006151BA">
        <w:rPr>
          <w:rFonts w:ascii="Calibri" w:hAnsi="Calibri"/>
          <w:b/>
          <w:bCs/>
          <w:noProof/>
          <w:sz w:val="26"/>
        </w:rPr>
        <w:t>15</w:t>
      </w:r>
      <w:r w:rsidRPr="006151BA">
        <w:rPr>
          <w:rFonts w:ascii="Calibri" w:hAnsi="Calibri"/>
          <w:noProof/>
          <w:sz w:val="26"/>
        </w:rPr>
        <w:t>, 390–402.</w:t>
      </w:r>
    </w:p>
    <w:p w14:paraId="6AD04A61"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Fuller, M.E.</w:t>
      </w:r>
      <w:r w:rsidRPr="006151BA">
        <w:rPr>
          <w:rFonts w:ascii="Calibri" w:hAnsi="Calibri"/>
          <w:noProof/>
          <w:sz w:val="26"/>
        </w:rPr>
        <w:t xml:space="preserve"> 1934: The insect habitants of carrion: a study in animal ecology. </w:t>
      </w:r>
      <w:r w:rsidRPr="006151BA">
        <w:rPr>
          <w:rFonts w:ascii="Calibri" w:hAnsi="Calibri"/>
          <w:i/>
          <w:iCs/>
          <w:noProof/>
          <w:sz w:val="26"/>
        </w:rPr>
        <w:t>Australian Council for Scientific Industrial Research Bulletin</w:t>
      </w:r>
      <w:r w:rsidRPr="006151BA">
        <w:rPr>
          <w:rFonts w:ascii="Calibri" w:hAnsi="Calibri"/>
          <w:noProof/>
          <w:sz w:val="26"/>
        </w:rPr>
        <w:t xml:space="preserve">, </w:t>
      </w:r>
      <w:r w:rsidRPr="006151BA">
        <w:rPr>
          <w:rFonts w:ascii="Calibri" w:hAnsi="Calibri"/>
          <w:b/>
          <w:bCs/>
          <w:noProof/>
          <w:sz w:val="26"/>
        </w:rPr>
        <w:t>82</w:t>
      </w:r>
      <w:r w:rsidRPr="006151BA">
        <w:rPr>
          <w:rFonts w:ascii="Calibri" w:hAnsi="Calibri"/>
          <w:noProof/>
          <w:sz w:val="26"/>
        </w:rPr>
        <w:t>, 1–62.</w:t>
      </w:r>
    </w:p>
    <w:p w14:paraId="53C26CB7"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Galante, E. &amp; Angeles, M.G.</w:t>
      </w:r>
      <w:r w:rsidRPr="006151BA">
        <w:rPr>
          <w:rFonts w:ascii="Calibri" w:hAnsi="Calibri"/>
          <w:noProof/>
          <w:sz w:val="26"/>
        </w:rPr>
        <w:t xml:space="preserve"> 2008: Decomposer Insects. In </w:t>
      </w:r>
      <w:r w:rsidRPr="006151BA">
        <w:rPr>
          <w:rFonts w:ascii="Calibri" w:hAnsi="Calibri"/>
          <w:i/>
          <w:iCs/>
          <w:noProof/>
          <w:sz w:val="26"/>
        </w:rPr>
        <w:t>Encyclopedia of Entomology</w:t>
      </w:r>
      <w:r w:rsidRPr="006151BA">
        <w:rPr>
          <w:rFonts w:ascii="Calibri" w:hAnsi="Calibri"/>
          <w:noProof/>
          <w:sz w:val="26"/>
        </w:rPr>
        <w:t xml:space="preserve"> (ed. by Capinera, J.L.). Springer, pp. 1158–1169.</w:t>
      </w:r>
    </w:p>
    <w:p w14:paraId="64D17D86"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Goff, M.L.</w:t>
      </w:r>
      <w:r w:rsidRPr="006151BA">
        <w:rPr>
          <w:rFonts w:ascii="Calibri" w:hAnsi="Calibri"/>
          <w:noProof/>
          <w:sz w:val="26"/>
        </w:rPr>
        <w:t xml:space="preserve"> 2009: Forensic Entomology. In </w:t>
      </w:r>
      <w:r w:rsidRPr="006151BA">
        <w:rPr>
          <w:rFonts w:ascii="Calibri" w:hAnsi="Calibri"/>
          <w:i/>
          <w:iCs/>
          <w:noProof/>
          <w:sz w:val="26"/>
        </w:rPr>
        <w:t>Encyclopedia of Insects</w:t>
      </w:r>
      <w:r w:rsidRPr="006151BA">
        <w:rPr>
          <w:rFonts w:ascii="Calibri" w:hAnsi="Calibri"/>
          <w:noProof/>
          <w:sz w:val="26"/>
        </w:rPr>
        <w:t xml:space="preserve"> (ed. by Resh, V.H. &amp; Cardé, R.T.). Elsevier, London, pp. 381–386.</w:t>
      </w:r>
    </w:p>
    <w:p w14:paraId="53C95DBD"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Grassberger, M. &amp; Frank, C.</w:t>
      </w:r>
      <w:r w:rsidRPr="006151BA">
        <w:rPr>
          <w:rFonts w:ascii="Calibri" w:hAnsi="Calibri"/>
          <w:noProof/>
          <w:sz w:val="26"/>
        </w:rPr>
        <w:t xml:space="preserve"> 2004: Initial study of arthropod succession on pig carrion in a central European urban habitat. </w:t>
      </w:r>
      <w:r w:rsidRPr="006151BA">
        <w:rPr>
          <w:rFonts w:ascii="Calibri" w:hAnsi="Calibri"/>
          <w:i/>
          <w:iCs/>
          <w:noProof/>
          <w:sz w:val="26"/>
        </w:rPr>
        <w:t>Journal of medical entomology</w:t>
      </w:r>
      <w:r w:rsidRPr="006151BA">
        <w:rPr>
          <w:rFonts w:ascii="Calibri" w:hAnsi="Calibri"/>
          <w:noProof/>
          <w:sz w:val="26"/>
        </w:rPr>
        <w:t xml:space="preserve">, </w:t>
      </w:r>
      <w:r w:rsidRPr="006151BA">
        <w:rPr>
          <w:rFonts w:ascii="Calibri" w:hAnsi="Calibri"/>
          <w:b/>
          <w:bCs/>
          <w:noProof/>
          <w:sz w:val="26"/>
        </w:rPr>
        <w:t>41</w:t>
      </w:r>
      <w:r w:rsidRPr="006151BA">
        <w:rPr>
          <w:rFonts w:ascii="Calibri" w:hAnsi="Calibri"/>
          <w:noProof/>
          <w:sz w:val="26"/>
        </w:rPr>
        <w:t>, 511–523.</w:t>
      </w:r>
    </w:p>
    <w:p w14:paraId="6F1DF040"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lastRenderedPageBreak/>
        <w:t>Háva, J. &amp; Růžička, J.</w:t>
      </w:r>
      <w:r w:rsidRPr="006151BA">
        <w:rPr>
          <w:rFonts w:ascii="Calibri" w:hAnsi="Calibri"/>
          <w:noProof/>
          <w:sz w:val="26"/>
        </w:rPr>
        <w:t xml:space="preserve"> 1997: Faunistic records from the Czech Republic - 58. Coleoptera: Silphidae. </w:t>
      </w:r>
      <w:r w:rsidRPr="006151BA">
        <w:rPr>
          <w:rFonts w:ascii="Calibri" w:hAnsi="Calibri"/>
          <w:i/>
          <w:iCs/>
          <w:noProof/>
          <w:sz w:val="26"/>
        </w:rPr>
        <w:t>Klapalekiana</w:t>
      </w:r>
      <w:r w:rsidRPr="006151BA">
        <w:rPr>
          <w:rFonts w:ascii="Calibri" w:hAnsi="Calibri"/>
          <w:noProof/>
          <w:sz w:val="26"/>
        </w:rPr>
        <w:t>.</w:t>
      </w:r>
    </w:p>
    <w:p w14:paraId="6A96CA39"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Ikeda, H., Kagaya, T., Kubota, K. &amp; Abe, T.</w:t>
      </w:r>
      <w:r w:rsidRPr="006151BA">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6151BA">
        <w:rPr>
          <w:rFonts w:ascii="Calibri" w:hAnsi="Calibri"/>
          <w:i/>
          <w:iCs/>
          <w:noProof/>
          <w:sz w:val="26"/>
        </w:rPr>
        <w:t>Evolution</w:t>
      </w:r>
      <w:r w:rsidRPr="006151BA">
        <w:rPr>
          <w:rFonts w:ascii="Calibri" w:hAnsi="Calibri"/>
          <w:noProof/>
          <w:sz w:val="26"/>
        </w:rPr>
        <w:t xml:space="preserve">, </w:t>
      </w:r>
      <w:r w:rsidRPr="006151BA">
        <w:rPr>
          <w:rFonts w:ascii="Calibri" w:hAnsi="Calibri"/>
          <w:b/>
          <w:bCs/>
          <w:noProof/>
          <w:sz w:val="26"/>
        </w:rPr>
        <w:t>62</w:t>
      </w:r>
      <w:r w:rsidRPr="006151BA">
        <w:rPr>
          <w:rFonts w:ascii="Calibri" w:hAnsi="Calibri"/>
          <w:noProof/>
          <w:sz w:val="26"/>
        </w:rPr>
        <w:t>, 2065–2079.</w:t>
      </w:r>
    </w:p>
    <w:p w14:paraId="35D8DA07"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Ikeda, H., Kubota, K., Kagaya, T. &amp; Abe, T.</w:t>
      </w:r>
      <w:r w:rsidRPr="006151BA">
        <w:rPr>
          <w:rFonts w:ascii="Calibri" w:hAnsi="Calibri"/>
          <w:noProof/>
          <w:sz w:val="26"/>
        </w:rPr>
        <w:t xml:space="preserve"> 2007: Flight capabilities and feeding habits of silphine beetles: Are flightless species really “carrion beetles”? </w:t>
      </w:r>
      <w:r w:rsidRPr="006151BA">
        <w:rPr>
          <w:rFonts w:ascii="Calibri" w:hAnsi="Calibri"/>
          <w:i/>
          <w:iCs/>
          <w:noProof/>
          <w:sz w:val="26"/>
        </w:rPr>
        <w:t>Ecological Research</w:t>
      </w:r>
      <w:r w:rsidRPr="006151BA">
        <w:rPr>
          <w:rFonts w:ascii="Calibri" w:hAnsi="Calibri"/>
          <w:noProof/>
          <w:sz w:val="26"/>
        </w:rPr>
        <w:t xml:space="preserve">, </w:t>
      </w:r>
      <w:r w:rsidRPr="006151BA">
        <w:rPr>
          <w:rFonts w:ascii="Calibri" w:hAnsi="Calibri"/>
          <w:b/>
          <w:bCs/>
          <w:noProof/>
          <w:sz w:val="26"/>
        </w:rPr>
        <w:t>22</w:t>
      </w:r>
      <w:r w:rsidRPr="006151BA">
        <w:rPr>
          <w:rFonts w:ascii="Calibri" w:hAnsi="Calibri"/>
          <w:noProof/>
          <w:sz w:val="26"/>
        </w:rPr>
        <w:t>, 237–241.</w:t>
      </w:r>
    </w:p>
    <w:p w14:paraId="5B3118E8"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Kocarek, P.</w:t>
      </w:r>
      <w:r w:rsidRPr="006151BA">
        <w:rPr>
          <w:rFonts w:ascii="Calibri" w:hAnsi="Calibri"/>
          <w:noProof/>
          <w:sz w:val="26"/>
        </w:rPr>
        <w:t xml:space="preserve"> 2002: Diel activity patterns of carrion-visiting Coleoptera studied by time-sorting pitfall traps. </w:t>
      </w:r>
      <w:r w:rsidRPr="006151BA">
        <w:rPr>
          <w:rFonts w:ascii="Calibri" w:hAnsi="Calibri"/>
          <w:i/>
          <w:iCs/>
          <w:noProof/>
          <w:sz w:val="26"/>
        </w:rPr>
        <w:t>Biologia</w:t>
      </w:r>
      <w:r w:rsidRPr="006151BA">
        <w:rPr>
          <w:rFonts w:ascii="Calibri" w:hAnsi="Calibri"/>
          <w:noProof/>
          <w:sz w:val="26"/>
        </w:rPr>
        <w:t>.</w:t>
      </w:r>
    </w:p>
    <w:p w14:paraId="0595585F"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Kočárek, P.</w:t>
      </w:r>
      <w:r w:rsidRPr="006151BA">
        <w:rPr>
          <w:rFonts w:ascii="Calibri" w:hAnsi="Calibri"/>
          <w:noProof/>
          <w:sz w:val="26"/>
        </w:rPr>
        <w:t xml:space="preserve"> 2001: Diurnal activity rhythms and niche differentiation in a carrion beetle assemblage (Coleoptera: Silphidae) in Opava, the Czech Republic. </w:t>
      </w:r>
      <w:r w:rsidRPr="006151BA">
        <w:rPr>
          <w:rFonts w:ascii="Calibri" w:hAnsi="Calibri"/>
          <w:i/>
          <w:iCs/>
          <w:noProof/>
          <w:sz w:val="26"/>
        </w:rPr>
        <w:t>Biological Rhythm Research</w:t>
      </w:r>
      <w:r w:rsidRPr="006151BA">
        <w:rPr>
          <w:rFonts w:ascii="Calibri" w:hAnsi="Calibri"/>
          <w:noProof/>
          <w:sz w:val="26"/>
        </w:rPr>
        <w:t>.</w:t>
      </w:r>
    </w:p>
    <w:p w14:paraId="4D6BF10E"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Kočárek, P.</w:t>
      </w:r>
      <w:r w:rsidRPr="006151BA">
        <w:rPr>
          <w:rFonts w:ascii="Calibri" w:hAnsi="Calibri"/>
          <w:noProof/>
          <w:sz w:val="26"/>
        </w:rPr>
        <w:t xml:space="preserve"> 2003: Decomposition and Coleoptera succession on exposed carrion of small mammal in Opava, the Czech Republic. </w:t>
      </w:r>
      <w:r w:rsidRPr="006151BA">
        <w:rPr>
          <w:rFonts w:ascii="Calibri" w:hAnsi="Calibri"/>
          <w:i/>
          <w:iCs/>
          <w:noProof/>
          <w:sz w:val="26"/>
        </w:rPr>
        <w:t>European Journal of Soil Biology</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31–45.</w:t>
      </w:r>
    </w:p>
    <w:p w14:paraId="410B76EF"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Looney, C., Caldwell, B.T., Hatten, T., Lorion, C. &amp; Eigenbrode, S.D.</w:t>
      </w:r>
      <w:r w:rsidRPr="006151BA">
        <w:rPr>
          <w:rFonts w:ascii="Calibri" w:hAnsi="Calibri"/>
          <w:noProof/>
          <w:sz w:val="26"/>
        </w:rPr>
        <w:t xml:space="preserve"> 2006: Potential habitat factors influencing carrion beetle communities of Palouse prairie remnants. </w:t>
      </w:r>
      <w:r w:rsidRPr="006151BA">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6151BA">
        <w:rPr>
          <w:rFonts w:ascii="Calibri" w:hAnsi="Calibri"/>
          <w:noProof/>
          <w:sz w:val="26"/>
        </w:rPr>
        <w:t>.</w:t>
      </w:r>
    </w:p>
    <w:p w14:paraId="6FDE8849"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Looney, C., Caldwell, T.B. &amp; Eigenbrode, D.S.</w:t>
      </w:r>
      <w:r w:rsidRPr="006151BA">
        <w:rPr>
          <w:rFonts w:ascii="Calibri" w:hAnsi="Calibri"/>
          <w:noProof/>
          <w:sz w:val="26"/>
        </w:rPr>
        <w:t xml:space="preserve"> 2009: When the prairie varies: The importance of site characteristics for strategising insect conservation. </w:t>
      </w:r>
      <w:r w:rsidRPr="006151BA">
        <w:rPr>
          <w:rFonts w:ascii="Calibri" w:hAnsi="Calibri"/>
          <w:i/>
          <w:iCs/>
          <w:noProof/>
          <w:sz w:val="26"/>
        </w:rPr>
        <w:t>Insect Conservation and Diversity</w:t>
      </w:r>
      <w:r w:rsidRPr="006151BA">
        <w:rPr>
          <w:rFonts w:ascii="Calibri" w:hAnsi="Calibri"/>
          <w:noProof/>
          <w:sz w:val="26"/>
        </w:rPr>
        <w:t xml:space="preserve">, </w:t>
      </w:r>
      <w:r w:rsidRPr="006151BA">
        <w:rPr>
          <w:rFonts w:ascii="Calibri" w:hAnsi="Calibri"/>
          <w:b/>
          <w:bCs/>
          <w:noProof/>
          <w:sz w:val="26"/>
        </w:rPr>
        <w:t>2</w:t>
      </w:r>
      <w:r w:rsidRPr="006151BA">
        <w:rPr>
          <w:rFonts w:ascii="Calibri" w:hAnsi="Calibri"/>
          <w:noProof/>
          <w:sz w:val="26"/>
        </w:rPr>
        <w:t>, 243–250.</w:t>
      </w:r>
    </w:p>
    <w:p w14:paraId="471F5414"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Mégnin, P.</w:t>
      </w:r>
      <w:r w:rsidRPr="006151BA">
        <w:rPr>
          <w:rFonts w:ascii="Calibri" w:hAnsi="Calibri"/>
          <w:noProof/>
          <w:sz w:val="26"/>
        </w:rPr>
        <w:t xml:space="preserve"> 1894: </w:t>
      </w:r>
      <w:r w:rsidRPr="006151BA">
        <w:rPr>
          <w:rFonts w:ascii="Calibri" w:hAnsi="Calibri"/>
          <w:i/>
          <w:iCs/>
          <w:noProof/>
          <w:sz w:val="26"/>
        </w:rPr>
        <w:t>La faune de cadavres. Application de l´entomologie a la médicine légale.</w:t>
      </w:r>
      <w:r w:rsidRPr="006151BA">
        <w:rPr>
          <w:rFonts w:ascii="Calibri" w:hAnsi="Calibri"/>
          <w:noProof/>
          <w:sz w:val="26"/>
        </w:rPr>
        <w:t xml:space="preserve"> Encyclopdie scientifique des Aides-Memoire, Paris.</w:t>
      </w:r>
    </w:p>
    <w:p w14:paraId="17E94AF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Midgley, J.M., Richards, C.S. &amp; Villet, M.H.</w:t>
      </w:r>
      <w:r w:rsidRPr="006151BA">
        <w:rPr>
          <w:rFonts w:ascii="Calibri" w:hAnsi="Calibri"/>
          <w:noProof/>
          <w:sz w:val="26"/>
        </w:rPr>
        <w:t xml:space="preserve"> 2010: The Utility of Coleoptera in Forensic Investigations. In </w:t>
      </w:r>
      <w:r w:rsidRPr="006151BA">
        <w:rPr>
          <w:rFonts w:ascii="Calibri" w:hAnsi="Calibri"/>
          <w:i/>
          <w:iCs/>
          <w:noProof/>
          <w:sz w:val="26"/>
        </w:rPr>
        <w:t>Current Concepts in Forensic Entomology</w:t>
      </w:r>
      <w:r w:rsidRPr="006151BA">
        <w:rPr>
          <w:rFonts w:ascii="Calibri" w:hAnsi="Calibri"/>
          <w:noProof/>
          <w:sz w:val="26"/>
        </w:rPr>
        <w:t xml:space="preserve"> (ed. by Amendt, J., Goff, M.L., Campobasso, C.P. &amp; Grassberger, M.). Springer Netherlands, Dordrecht, pp. 57–68.</w:t>
      </w:r>
    </w:p>
    <w:p w14:paraId="6BEE05C6"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Muths, E.L.</w:t>
      </w:r>
      <w:r w:rsidRPr="006151BA">
        <w:rPr>
          <w:rFonts w:ascii="Calibri" w:hAnsi="Calibri"/>
          <w:noProof/>
          <w:sz w:val="26"/>
        </w:rPr>
        <w:t xml:space="preserve"> 1991: Substrate Discrimination in Burying Beetles, Nicrophorus orbicollis (Coleoptera: Silphidae). </w:t>
      </w:r>
      <w:r w:rsidRPr="006151BA">
        <w:rPr>
          <w:rFonts w:ascii="Calibri" w:hAnsi="Calibri"/>
          <w:i/>
          <w:iCs/>
          <w:noProof/>
          <w:sz w:val="26"/>
        </w:rPr>
        <w:t>Journal of the Kansas Entomological Society</w:t>
      </w:r>
      <w:r w:rsidRPr="006151BA">
        <w:rPr>
          <w:rFonts w:ascii="Calibri" w:hAnsi="Calibri"/>
          <w:noProof/>
          <w:sz w:val="26"/>
        </w:rPr>
        <w:t xml:space="preserve">, </w:t>
      </w:r>
      <w:r w:rsidRPr="006151BA">
        <w:rPr>
          <w:rFonts w:ascii="Calibri" w:hAnsi="Calibri"/>
          <w:b/>
          <w:bCs/>
          <w:noProof/>
          <w:sz w:val="26"/>
        </w:rPr>
        <w:t>64</w:t>
      </w:r>
      <w:r w:rsidRPr="006151BA">
        <w:rPr>
          <w:rFonts w:ascii="Calibri" w:hAnsi="Calibri"/>
          <w:noProof/>
          <w:sz w:val="26"/>
        </w:rPr>
        <w:t>, 447–450.</w:t>
      </w:r>
    </w:p>
    <w:p w14:paraId="25607C89"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lastRenderedPageBreak/>
        <w:t>Novák, B.</w:t>
      </w:r>
      <w:r w:rsidRPr="006151BA">
        <w:rPr>
          <w:rFonts w:ascii="Calibri" w:hAnsi="Calibri"/>
          <w:noProof/>
          <w:sz w:val="26"/>
        </w:rPr>
        <w:t xml:space="preserve"> 1961: Sezónní výskyt hrobaříků v polních entomocenózách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01965423"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2: Příspěvek k faunistice a ekologii hrobaříků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7F267750"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01BC258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6: Dynamika populací brouků ze skupiny Silphini (Coleoptera).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29F8C652"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ayne, J.A.</w:t>
      </w:r>
      <w:r w:rsidRPr="006151BA">
        <w:rPr>
          <w:rFonts w:ascii="Calibri" w:hAnsi="Calibri"/>
          <w:noProof/>
          <w:sz w:val="26"/>
        </w:rPr>
        <w:t xml:space="preserve"> 1965: A Summer Carrion Study of the Baby Pig Sus Scrofa Linnaeus. </w:t>
      </w:r>
      <w:r w:rsidRPr="006151BA">
        <w:rPr>
          <w:rFonts w:ascii="Calibri" w:hAnsi="Calibri"/>
          <w:i/>
          <w:iCs/>
          <w:noProof/>
          <w:sz w:val="26"/>
        </w:rPr>
        <w:t>Ecology</w:t>
      </w:r>
      <w:r w:rsidRPr="006151BA">
        <w:rPr>
          <w:rFonts w:ascii="Calibri" w:hAnsi="Calibri"/>
          <w:noProof/>
          <w:sz w:val="26"/>
        </w:rPr>
        <w:t xml:space="preserve">, </w:t>
      </w:r>
      <w:r w:rsidRPr="006151BA">
        <w:rPr>
          <w:rFonts w:ascii="Calibri" w:hAnsi="Calibri"/>
          <w:b/>
          <w:bCs/>
          <w:noProof/>
          <w:sz w:val="26"/>
        </w:rPr>
        <w:t>46</w:t>
      </w:r>
      <w:r w:rsidRPr="006151BA">
        <w:rPr>
          <w:rFonts w:ascii="Calibri" w:hAnsi="Calibri"/>
          <w:noProof/>
          <w:sz w:val="26"/>
        </w:rPr>
        <w:t>, 592–602.</w:t>
      </w:r>
    </w:p>
    <w:p w14:paraId="47DD118E"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ck, S.B.</w:t>
      </w:r>
      <w:r w:rsidRPr="006151BA">
        <w:rPr>
          <w:rFonts w:ascii="Calibri" w:hAnsi="Calibri"/>
          <w:noProof/>
          <w:sz w:val="26"/>
        </w:rPr>
        <w:t xml:space="preserve"> 1998: Phylogeny and evolution of subterranean and endogean Cholevidae (=Leiodidae, Cholevinae): an introduction. In </w:t>
      </w:r>
      <w:r w:rsidRPr="006151BA">
        <w:rPr>
          <w:rFonts w:ascii="Calibri" w:hAnsi="Calibri"/>
          <w:i/>
          <w:iCs/>
          <w:noProof/>
          <w:sz w:val="26"/>
        </w:rPr>
        <w:t>Phylogeny and Evolution of Subterranean and Endogean Cholevidae (=Leiodidae, Cholevinae)</w:t>
      </w:r>
      <w:r w:rsidRPr="006151BA">
        <w:rPr>
          <w:rFonts w:ascii="Calibri" w:hAnsi="Calibri"/>
          <w:noProof/>
          <w:sz w:val="26"/>
        </w:rPr>
        <w:t xml:space="preserve"> (ed. by Giachino, P.M. &amp; Peck, S.B.). Museo Regionale di Scienze Naturali, Torino, pp. 11–40.</w:t>
      </w:r>
    </w:p>
    <w:p w14:paraId="06F7564C"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ck, S.B. &amp; Anderson, R.S.</w:t>
      </w:r>
      <w:r w:rsidRPr="006151BA">
        <w:rPr>
          <w:rFonts w:ascii="Calibri" w:hAnsi="Calibri"/>
          <w:noProof/>
          <w:sz w:val="26"/>
        </w:rPr>
        <w:t xml:space="preserve"> 1985: Seasonal activity and habitat associations of adult small carrion beetles in southern Ontario (Coleoptera: Leiodidae: Cholevinae). </w:t>
      </w:r>
      <w:r w:rsidRPr="006151BA">
        <w:rPr>
          <w:rFonts w:ascii="Calibri" w:hAnsi="Calibri"/>
          <w:i/>
          <w:iCs/>
          <w:noProof/>
          <w:sz w:val="26"/>
        </w:rPr>
        <w:t>The Coleopterists Bulletin</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347–353.</w:t>
      </w:r>
    </w:p>
    <w:p w14:paraId="59B64FB0"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ck, S.B. &amp; Cook, J.</w:t>
      </w:r>
      <w:r w:rsidRPr="006151BA">
        <w:rPr>
          <w:rFonts w:ascii="Calibri" w:hAnsi="Calibri"/>
          <w:noProof/>
          <w:sz w:val="26"/>
        </w:rPr>
        <w:t xml:space="preserve"> 2002: Systematics, distributions, and bionomics of the small carrion beetles (Coleoptera: Leiodidae: Cholevinae: Cholevini) of North America. </w:t>
      </w:r>
      <w:r w:rsidRPr="006151BA">
        <w:rPr>
          <w:rFonts w:ascii="Calibri" w:hAnsi="Calibri"/>
          <w:i/>
          <w:iCs/>
          <w:noProof/>
          <w:sz w:val="26"/>
        </w:rPr>
        <w:t>The Canadian Entomologist</w:t>
      </w:r>
      <w:r w:rsidRPr="006151BA">
        <w:rPr>
          <w:rFonts w:ascii="Calibri" w:hAnsi="Calibri"/>
          <w:noProof/>
          <w:sz w:val="26"/>
        </w:rPr>
        <w:t xml:space="preserve">, </w:t>
      </w:r>
      <w:r w:rsidRPr="006151BA">
        <w:rPr>
          <w:rFonts w:ascii="Calibri" w:hAnsi="Calibri"/>
          <w:b/>
          <w:bCs/>
          <w:noProof/>
          <w:sz w:val="26"/>
        </w:rPr>
        <w:t>134</w:t>
      </w:r>
      <w:r w:rsidRPr="006151BA">
        <w:rPr>
          <w:rFonts w:ascii="Calibri" w:hAnsi="Calibri"/>
          <w:noProof/>
          <w:sz w:val="26"/>
        </w:rPr>
        <w:t>, 723–787.</w:t>
      </w:r>
    </w:p>
    <w:p w14:paraId="421C07F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ck, S.B. &amp; Cook, J.</w:t>
      </w:r>
      <w:r w:rsidRPr="006151BA">
        <w:rPr>
          <w:rFonts w:ascii="Calibri" w:hAnsi="Calibri"/>
          <w:noProof/>
          <w:sz w:val="26"/>
        </w:rPr>
        <w:t xml:space="preserve"> 2007: Systematics, distributions, and bionomics of the Neoeocatops gen. nov. and Nemadus of North America (Coleoptera: Leiodidae: Cholevinae: Anemadini). </w:t>
      </w:r>
      <w:r w:rsidRPr="006151BA">
        <w:rPr>
          <w:rFonts w:ascii="Calibri" w:hAnsi="Calibri"/>
          <w:i/>
          <w:iCs/>
          <w:noProof/>
          <w:sz w:val="26"/>
        </w:rPr>
        <w:t>The Canadian Entomologist</w:t>
      </w:r>
      <w:r w:rsidRPr="006151BA">
        <w:rPr>
          <w:rFonts w:ascii="Calibri" w:hAnsi="Calibri"/>
          <w:noProof/>
          <w:sz w:val="26"/>
        </w:rPr>
        <w:t xml:space="preserve">, </w:t>
      </w:r>
      <w:r w:rsidRPr="006151BA">
        <w:rPr>
          <w:rFonts w:ascii="Calibri" w:hAnsi="Calibri"/>
          <w:b/>
          <w:bCs/>
          <w:noProof/>
          <w:sz w:val="26"/>
        </w:rPr>
        <w:t>139</w:t>
      </w:r>
      <w:r w:rsidRPr="006151BA">
        <w:rPr>
          <w:rFonts w:ascii="Calibri" w:hAnsi="Calibri"/>
          <w:noProof/>
          <w:sz w:val="26"/>
        </w:rPr>
        <w:t>, 87–117.</w:t>
      </w:r>
    </w:p>
    <w:p w14:paraId="486AD105"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rreau, M.</w:t>
      </w:r>
      <w:r w:rsidRPr="006151BA">
        <w:rPr>
          <w:rFonts w:ascii="Calibri" w:hAnsi="Calibri"/>
          <w:noProof/>
          <w:sz w:val="26"/>
        </w:rPr>
        <w:t xml:space="preserve"> 2004: Family Leiodidae Fleming, 1821. In </w:t>
      </w:r>
      <w:r w:rsidRPr="006151BA">
        <w:rPr>
          <w:rFonts w:ascii="Calibri" w:hAnsi="Calibri"/>
          <w:i/>
          <w:iCs/>
          <w:noProof/>
          <w:sz w:val="26"/>
        </w:rPr>
        <w:t>Catalogue of Palaearctic Coleoptera Hydrophiloidea Histeroidea Staphylinoidea</w:t>
      </w:r>
      <w:r w:rsidRPr="006151BA">
        <w:rPr>
          <w:rFonts w:ascii="Calibri" w:hAnsi="Calibri"/>
          <w:noProof/>
          <w:sz w:val="26"/>
        </w:rPr>
        <w:t xml:space="preserve"> (ed. by Löbl, I. &amp; Smetana, A.). Apollo Books, Steensrup, pp. 133–203.</w:t>
      </w:r>
    </w:p>
    <w:p w14:paraId="44E1866E"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Petruška, F.</w:t>
      </w:r>
      <w:r w:rsidRPr="006151BA">
        <w:rPr>
          <w:rFonts w:ascii="Calibri" w:hAnsi="Calibri"/>
          <w:noProof/>
          <w:sz w:val="26"/>
        </w:rPr>
        <w:t xml:space="preserve"> 1964: Příspěvek k poznání pohyblivosti několika druhů brouků nalétávajících na mršiny (Col. Silphidae et Histeridae) (Beitrag zur Bewegungsaktivitńt einiger Aaskńfer-</w:t>
      </w:r>
      <w:r w:rsidRPr="006151BA">
        <w:rPr>
          <w:rFonts w:ascii="Calibri" w:hAnsi="Calibri"/>
          <w:noProof/>
          <w:sz w:val="26"/>
        </w:rPr>
        <w:lastRenderedPageBreak/>
        <w:t xml:space="preserve">Arten (Col. Silphidae et Hister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1AEF0D18"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atcliffe, B.C.</w:t>
      </w:r>
      <w:r w:rsidRPr="006151BA">
        <w:rPr>
          <w:rFonts w:ascii="Calibri" w:hAnsi="Calibri"/>
          <w:noProof/>
          <w:sz w:val="26"/>
        </w:rPr>
        <w:t xml:space="preserve"> 1996: The carrion beetles (Coleoptera: Silphidae) of Nebraska. </w:t>
      </w:r>
      <w:r w:rsidRPr="006151BA">
        <w:rPr>
          <w:rFonts w:ascii="Calibri" w:hAnsi="Calibri"/>
          <w:i/>
          <w:iCs/>
          <w:noProof/>
          <w:sz w:val="26"/>
        </w:rPr>
        <w:t>Bulletin of the University of Nebraska State Museum</w:t>
      </w:r>
      <w:r w:rsidRPr="006151BA">
        <w:rPr>
          <w:rFonts w:ascii="Calibri" w:hAnsi="Calibri"/>
          <w:noProof/>
          <w:sz w:val="26"/>
        </w:rPr>
        <w:t xml:space="preserve">, </w:t>
      </w:r>
      <w:r w:rsidRPr="006151BA">
        <w:rPr>
          <w:rFonts w:ascii="Calibri" w:hAnsi="Calibri"/>
          <w:b/>
          <w:bCs/>
          <w:noProof/>
          <w:sz w:val="26"/>
        </w:rPr>
        <w:t>13</w:t>
      </w:r>
      <w:r w:rsidRPr="006151BA">
        <w:rPr>
          <w:rFonts w:ascii="Calibri" w:hAnsi="Calibri"/>
          <w:noProof/>
          <w:sz w:val="26"/>
        </w:rPr>
        <w:t>, 1–100.</w:t>
      </w:r>
    </w:p>
    <w:p w14:paraId="5FD6111B"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eed  Jr., H.B.</w:t>
      </w:r>
      <w:r w:rsidRPr="006151BA">
        <w:rPr>
          <w:rFonts w:ascii="Calibri" w:hAnsi="Calibri"/>
          <w:noProof/>
          <w:sz w:val="26"/>
        </w:rPr>
        <w:t xml:space="preserve"> 1958: A Study of Dog Carcass Communities in Tennessee, with Special Reference to the Insects. </w:t>
      </w:r>
      <w:r w:rsidRPr="006151BA">
        <w:rPr>
          <w:rFonts w:ascii="Calibri" w:hAnsi="Calibri"/>
          <w:i/>
          <w:iCs/>
          <w:noProof/>
          <w:sz w:val="26"/>
        </w:rPr>
        <w:t>American Midland Naturalist</w:t>
      </w:r>
      <w:r w:rsidRPr="006151BA">
        <w:rPr>
          <w:rFonts w:ascii="Calibri" w:hAnsi="Calibri"/>
          <w:noProof/>
          <w:sz w:val="26"/>
        </w:rPr>
        <w:t xml:space="preserve">, </w:t>
      </w:r>
      <w:r w:rsidRPr="006151BA">
        <w:rPr>
          <w:rFonts w:ascii="Calibri" w:hAnsi="Calibri"/>
          <w:b/>
          <w:bCs/>
          <w:noProof/>
          <w:sz w:val="26"/>
        </w:rPr>
        <w:t>59</w:t>
      </w:r>
      <w:r w:rsidRPr="006151BA">
        <w:rPr>
          <w:rFonts w:ascii="Calibri" w:hAnsi="Calibri"/>
          <w:noProof/>
          <w:sz w:val="26"/>
        </w:rPr>
        <w:t>, 213–245.</w:t>
      </w:r>
    </w:p>
    <w:p w14:paraId="325B2C46"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idgeway, J. a., Midgley, J.M., Collett, I.J. &amp; Villet, M.H.</w:t>
      </w:r>
      <w:r w:rsidRPr="006151BA">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6151BA">
        <w:rPr>
          <w:rFonts w:ascii="Calibri" w:hAnsi="Calibri"/>
          <w:i/>
          <w:iCs/>
          <w:noProof/>
          <w:sz w:val="26"/>
        </w:rPr>
        <w:t>International Journal of Legal Medicine</w:t>
      </w:r>
      <w:r w:rsidRPr="006151BA">
        <w:rPr>
          <w:rFonts w:ascii="Calibri" w:hAnsi="Calibri"/>
          <w:noProof/>
          <w:sz w:val="26"/>
        </w:rPr>
        <w:t xml:space="preserve">, </w:t>
      </w:r>
      <w:r w:rsidRPr="006151BA">
        <w:rPr>
          <w:rFonts w:ascii="Calibri" w:hAnsi="Calibri"/>
          <w:b/>
          <w:bCs/>
          <w:noProof/>
          <w:sz w:val="26"/>
        </w:rPr>
        <w:t>128</w:t>
      </w:r>
      <w:r w:rsidRPr="006151BA">
        <w:rPr>
          <w:rFonts w:ascii="Calibri" w:hAnsi="Calibri"/>
          <w:noProof/>
          <w:sz w:val="26"/>
        </w:rPr>
        <w:t>, 207–220.</w:t>
      </w:r>
    </w:p>
    <w:p w14:paraId="6EBE4FBF"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1993: Silphidae, p. 33. In: Jelínek J. (ed.): Checklist of Czechoslovak Insects IV (Coleoptera). Seznam československých brouků. </w:t>
      </w:r>
      <w:r w:rsidRPr="006151BA">
        <w:rPr>
          <w:rFonts w:ascii="Calibri" w:hAnsi="Calibri"/>
          <w:i/>
          <w:iCs/>
          <w:noProof/>
          <w:sz w:val="26"/>
        </w:rPr>
        <w:t>Folia Heyrovskyana, Suppl. 1:</w:t>
      </w:r>
    </w:p>
    <w:p w14:paraId="160635D2"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1994: Seasonal activity and habitat associations of Silphidae and Leiodidae: Cholevinae (Coleoptera) in central Bohemia. </w:t>
      </w:r>
      <w:r w:rsidRPr="006151BA">
        <w:rPr>
          <w:rFonts w:ascii="Calibri" w:hAnsi="Calibri"/>
          <w:i/>
          <w:iCs/>
          <w:noProof/>
          <w:sz w:val="26"/>
        </w:rPr>
        <w:t>Acta Societatis Zoologicae Bohemoslovicae</w:t>
      </w:r>
      <w:r w:rsidRPr="006151BA">
        <w:rPr>
          <w:rFonts w:ascii="Calibri" w:hAnsi="Calibri"/>
          <w:noProof/>
          <w:sz w:val="26"/>
        </w:rPr>
        <w:t>.</w:t>
      </w:r>
    </w:p>
    <w:p w14:paraId="074B6E44"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2005: Silphidae (mrchožroutovití). In </w:t>
      </w:r>
      <w:r w:rsidRPr="006151BA">
        <w:rPr>
          <w:rFonts w:ascii="Calibri" w:hAnsi="Calibri"/>
          <w:i/>
          <w:iCs/>
          <w:noProof/>
          <w:sz w:val="26"/>
        </w:rPr>
        <w:t>Red list of threatened species in the Czech Republic. Invertebrates</w:t>
      </w:r>
      <w:r w:rsidRPr="006151BA">
        <w:rPr>
          <w:rFonts w:ascii="Calibri" w:hAnsi="Calibri"/>
          <w:noProof/>
          <w:sz w:val="26"/>
        </w:rPr>
        <w:t xml:space="preserve"> (ed. by Farkač, J., Král, D. &amp; Škorpík, M.). Agentura ochrany a přírody a krajiny ČR, Prague, pp. 429–430.</w:t>
      </w:r>
    </w:p>
    <w:p w14:paraId="73D1EA49"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Scott, M.P., Lee, W.J. &amp; Reijden, E.D. Van Der</w:t>
      </w:r>
      <w:r w:rsidRPr="006151BA">
        <w:rPr>
          <w:rFonts w:ascii="Calibri" w:hAnsi="Calibri"/>
          <w:noProof/>
          <w:sz w:val="26"/>
        </w:rPr>
        <w:t xml:space="preserve">. 2007: The frequency and fitness consequences of communal breeding in a natural population of burying beetles: A test of reproductive skew. </w:t>
      </w:r>
      <w:r w:rsidRPr="006151BA">
        <w:rPr>
          <w:rFonts w:ascii="Calibri" w:hAnsi="Calibri"/>
          <w:i/>
          <w:iCs/>
          <w:noProof/>
          <w:sz w:val="26"/>
        </w:rPr>
        <w:t>Ecological Entomology</w:t>
      </w:r>
      <w:r w:rsidRPr="006151BA">
        <w:rPr>
          <w:rFonts w:ascii="Calibri" w:hAnsi="Calibri"/>
          <w:noProof/>
          <w:sz w:val="26"/>
        </w:rPr>
        <w:t xml:space="preserve">, </w:t>
      </w:r>
      <w:r w:rsidRPr="006151BA">
        <w:rPr>
          <w:rFonts w:ascii="Calibri" w:hAnsi="Calibri"/>
          <w:b/>
          <w:bCs/>
          <w:noProof/>
          <w:sz w:val="26"/>
        </w:rPr>
        <w:t>32</w:t>
      </w:r>
      <w:r w:rsidRPr="006151BA">
        <w:rPr>
          <w:rFonts w:ascii="Calibri" w:hAnsi="Calibri"/>
          <w:noProof/>
          <w:sz w:val="26"/>
        </w:rPr>
        <w:t>, 651–661.</w:t>
      </w:r>
    </w:p>
    <w:p w14:paraId="5715EC94"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 xml:space="preserve">Schilthuizen, M., Scholte, C., Wijk, R.E.J. van, Dommershuijzen, J., Horst, D. van der, zu Schlochtern, M.M., </w:t>
      </w:r>
      <w:r w:rsidRPr="006151BA">
        <w:rPr>
          <w:rFonts w:ascii="Calibri" w:hAnsi="Calibri"/>
          <w:i/>
          <w:iCs/>
          <w:smallCaps/>
          <w:noProof/>
          <w:sz w:val="26"/>
        </w:rPr>
        <w:t>et al.</w:t>
      </w:r>
      <w:r w:rsidRPr="006151BA">
        <w:rPr>
          <w:rFonts w:ascii="Calibri" w:hAnsi="Calibri"/>
          <w:noProof/>
          <w:sz w:val="26"/>
        </w:rPr>
        <w:t xml:space="preserve"> 2011: Using DNA-barcoding to make the necrobiont beetle family Cholevidae accessible for forensic entomology.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210</w:t>
      </w:r>
      <w:r w:rsidRPr="006151BA">
        <w:rPr>
          <w:rFonts w:ascii="Calibri" w:hAnsi="Calibri"/>
          <w:noProof/>
          <w:sz w:val="26"/>
        </w:rPr>
        <w:t>, 91–95.</w:t>
      </w:r>
    </w:p>
    <w:p w14:paraId="7F21BF8E"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Sikes, D.S.</w:t>
      </w:r>
      <w:r w:rsidRPr="006151BA">
        <w:rPr>
          <w:rFonts w:ascii="Calibri" w:hAnsi="Calibri"/>
          <w:noProof/>
          <w:sz w:val="26"/>
        </w:rPr>
        <w:t xml:space="preserve"> 2008: Carrion beetles (Coleoptera: Silphidae). </w:t>
      </w:r>
      <w:r w:rsidRPr="006151BA">
        <w:rPr>
          <w:rFonts w:ascii="Calibri" w:hAnsi="Calibri"/>
          <w:i/>
          <w:iCs/>
          <w:noProof/>
          <w:sz w:val="26"/>
        </w:rPr>
        <w:t>Encyclopedia of entomology</w:t>
      </w:r>
      <w:r w:rsidRPr="006151BA">
        <w:rPr>
          <w:rFonts w:ascii="Calibri" w:hAnsi="Calibri"/>
          <w:noProof/>
          <w:sz w:val="26"/>
        </w:rPr>
        <w:t>, 749–758.</w:t>
      </w:r>
    </w:p>
    <w:p w14:paraId="4CBEA9F7"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Springett, B.P.</w:t>
      </w:r>
      <w:r w:rsidRPr="006151BA">
        <w:rPr>
          <w:rFonts w:ascii="Calibri" w:hAnsi="Calibri"/>
          <w:noProof/>
          <w:sz w:val="26"/>
        </w:rPr>
        <w:t xml:space="preserve"> 1968: Aspects of the relationship between burying beetles, NEcrophorus spp., and the mite, Poecilochirus necrophori Vitz. </w:t>
      </w:r>
      <w:r w:rsidRPr="006151BA">
        <w:rPr>
          <w:rFonts w:ascii="Calibri" w:hAnsi="Calibri"/>
          <w:i/>
          <w:iCs/>
          <w:noProof/>
          <w:sz w:val="26"/>
        </w:rPr>
        <w:t>Journal of Animal Ecology</w:t>
      </w:r>
      <w:r w:rsidRPr="006151BA">
        <w:rPr>
          <w:rFonts w:ascii="Calibri" w:hAnsi="Calibri"/>
          <w:noProof/>
          <w:sz w:val="26"/>
        </w:rPr>
        <w:t xml:space="preserve">, </w:t>
      </w:r>
      <w:r w:rsidRPr="006151BA">
        <w:rPr>
          <w:rFonts w:ascii="Calibri" w:hAnsi="Calibri"/>
          <w:b/>
          <w:bCs/>
          <w:noProof/>
          <w:sz w:val="26"/>
        </w:rPr>
        <w:t>37</w:t>
      </w:r>
      <w:r w:rsidRPr="006151BA">
        <w:rPr>
          <w:rFonts w:ascii="Calibri" w:hAnsi="Calibri"/>
          <w:noProof/>
          <w:sz w:val="26"/>
        </w:rPr>
        <w:t>, 417–424.</w:t>
      </w:r>
    </w:p>
    <w:p w14:paraId="498B3A7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lastRenderedPageBreak/>
        <w:t>Szymczakowski, W.</w:t>
      </w:r>
      <w:r w:rsidRPr="006151BA">
        <w:rPr>
          <w:rFonts w:ascii="Calibri" w:hAnsi="Calibri"/>
          <w:noProof/>
          <w:sz w:val="26"/>
        </w:rPr>
        <w:t xml:space="preserve"> 1961: </w:t>
      </w:r>
      <w:r w:rsidRPr="006151BA">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6151BA">
        <w:rPr>
          <w:rFonts w:ascii="Calibri" w:hAnsi="Calibri"/>
          <w:noProof/>
          <w:sz w:val="26"/>
        </w:rPr>
        <w:t xml:space="preserve"> Państwowe wydawnictvo naukowe, Warszawa.</w:t>
      </w:r>
    </w:p>
    <w:p w14:paraId="7D4F3AAD"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72: The Emergence of Burying Beetles from the Soil after their Metamorphosis and its Dependece on Day Light (Col. Silphidae). </w:t>
      </w:r>
      <w:r w:rsidRPr="006151BA">
        <w:rPr>
          <w:rFonts w:ascii="Calibri" w:hAnsi="Calibri"/>
          <w:i/>
          <w:iCs/>
          <w:noProof/>
          <w:sz w:val="26"/>
        </w:rPr>
        <w:t>Acta Universitatis Palackianae Olomucensis, Facultas Rerum Naturalium</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141–155.</w:t>
      </w:r>
    </w:p>
    <w:p w14:paraId="638AEF50"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74: Diurnal activity of young individuals of the species Necrophorus germanicus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14:paraId="640BC2A0"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82: K ekologii druhů čeledí Silphidae a Staphylinidae. [To ecology of the species of the families Silphidae and Staphylinidae]. Autoreferát kandidátské disertace. </w:t>
      </w:r>
      <w:r w:rsidRPr="006151BA">
        <w:rPr>
          <w:rFonts w:ascii="Calibri" w:hAnsi="Calibri"/>
          <w:i/>
          <w:iCs/>
          <w:noProof/>
          <w:sz w:val="26"/>
        </w:rPr>
        <w:t>Olomouc: Ediční středisko University Palackého</w:t>
      </w:r>
      <w:r w:rsidRPr="006151BA">
        <w:rPr>
          <w:rFonts w:ascii="Calibri" w:hAnsi="Calibri"/>
          <w:noProof/>
          <w:sz w:val="26"/>
        </w:rPr>
        <w:t>.</w:t>
      </w:r>
    </w:p>
    <w:p w14:paraId="323669E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Šustek, Z.</w:t>
      </w:r>
      <w:r w:rsidRPr="006151BA">
        <w:rPr>
          <w:rFonts w:ascii="Calibri" w:hAnsi="Calibri"/>
          <w:noProof/>
          <w:sz w:val="26"/>
        </w:rPr>
        <w:t xml:space="preserve"> 1981: Keys to identification of insects 2: Carrion beetles of Czechoslovakia (Coleoptera: Silphidae). </w:t>
      </w:r>
      <w:r w:rsidRPr="006151BA">
        <w:rPr>
          <w:rFonts w:ascii="Calibri" w:hAnsi="Calibri"/>
          <w:i/>
          <w:iCs/>
          <w:noProof/>
          <w:sz w:val="26"/>
        </w:rPr>
        <w:t>Zprávy Československé Společnosti Entomologické při ČSAV</w:t>
      </w:r>
      <w:r w:rsidRPr="006151BA">
        <w:rPr>
          <w:rFonts w:ascii="Calibri" w:hAnsi="Calibri"/>
          <w:noProof/>
          <w:sz w:val="26"/>
        </w:rPr>
        <w:t xml:space="preserve">, </w:t>
      </w:r>
      <w:r w:rsidRPr="006151BA">
        <w:rPr>
          <w:rFonts w:ascii="Calibri" w:hAnsi="Calibri"/>
          <w:b/>
          <w:bCs/>
          <w:noProof/>
          <w:sz w:val="26"/>
        </w:rPr>
        <w:t>2</w:t>
      </w:r>
      <w:r w:rsidRPr="006151BA">
        <w:rPr>
          <w:rFonts w:ascii="Calibri" w:hAnsi="Calibri"/>
          <w:noProof/>
          <w:sz w:val="26"/>
        </w:rPr>
        <w:t>, 1–47.</w:t>
      </w:r>
    </w:p>
    <w:p w14:paraId="6C89FE29"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1990: Selection for an optimal monovoltine life cycle in an unpredictable environment. Studies on the beetle Catops nigricans Spence (Col., Catopidae). </w:t>
      </w:r>
      <w:r w:rsidRPr="006151BA">
        <w:rPr>
          <w:rFonts w:ascii="Calibri" w:hAnsi="Calibri"/>
          <w:i/>
          <w:iCs/>
          <w:noProof/>
          <w:sz w:val="26"/>
        </w:rPr>
        <w:t>Oecologia</w:t>
      </w:r>
      <w:r w:rsidRPr="006151BA">
        <w:rPr>
          <w:rFonts w:ascii="Calibri" w:hAnsi="Calibri"/>
          <w:noProof/>
          <w:sz w:val="26"/>
        </w:rPr>
        <w:t>.</w:t>
      </w:r>
    </w:p>
    <w:p w14:paraId="04E86807"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1994: Seasonal Time Partitioning And Polymorphism In The Developmental Cycles Of Sympatric Staphylinoidea (Coleoptera) Living In An Unstable Environment. </w:t>
      </w:r>
      <w:r w:rsidRPr="006151BA">
        <w:rPr>
          <w:rFonts w:ascii="Calibri" w:hAnsi="Calibri"/>
          <w:i/>
          <w:iCs/>
          <w:noProof/>
          <w:sz w:val="26"/>
        </w:rPr>
        <w:t>Insect Life-Cycle Polymorphism: Theory, Evolution And Ecological Consequences For Seasonality And Diapause Control</w:t>
      </w:r>
      <w:r w:rsidRPr="006151BA">
        <w:rPr>
          <w:rFonts w:ascii="Calibri" w:hAnsi="Calibri"/>
          <w:noProof/>
          <w:sz w:val="26"/>
        </w:rPr>
        <w:t>.</w:t>
      </w:r>
    </w:p>
    <w:p w14:paraId="62EB9534"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2003: Phenotypic plasticity and development of cold-season insects (Coleoptera: Leiodidae) and their response to climatic change. </w:t>
      </w:r>
      <w:r w:rsidRPr="006151BA">
        <w:rPr>
          <w:rFonts w:ascii="Calibri" w:hAnsi="Calibri"/>
          <w:i/>
          <w:iCs/>
          <w:noProof/>
          <w:sz w:val="26"/>
        </w:rPr>
        <w:t>European Journal of Entomology</w:t>
      </w:r>
      <w:r w:rsidRPr="006151BA">
        <w:rPr>
          <w:rFonts w:ascii="Calibri" w:hAnsi="Calibri"/>
          <w:noProof/>
          <w:sz w:val="26"/>
        </w:rPr>
        <w:t xml:space="preserve">, </w:t>
      </w:r>
      <w:r w:rsidRPr="006151BA">
        <w:rPr>
          <w:rFonts w:ascii="Calibri" w:hAnsi="Calibri"/>
          <w:b/>
          <w:bCs/>
          <w:noProof/>
          <w:sz w:val="26"/>
        </w:rPr>
        <w:t>100</w:t>
      </w:r>
      <w:r w:rsidRPr="006151BA">
        <w:rPr>
          <w:rFonts w:ascii="Calibri" w:hAnsi="Calibri"/>
          <w:noProof/>
          <w:sz w:val="26"/>
        </w:rPr>
        <w:t>, 233–243.</w:t>
      </w:r>
    </w:p>
    <w:p w14:paraId="02C7E2BB"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noProof/>
          <w:sz w:val="26"/>
        </w:rPr>
        <w:t>Trumbo&amp;Fiore1994AmMidlandNatur_Nicrophorus_interspecific_competition_evolution.pdf. n.d.: .</w:t>
      </w:r>
    </w:p>
    <w:p w14:paraId="4951D68E"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noProof/>
          <w:sz w:val="26"/>
        </w:rPr>
        <w:t>Trumbo1995EvolEcol_Silphidae_Nicroporus_Nesting_failure_communal_associations.pdf. n.d.: .</w:t>
      </w:r>
    </w:p>
    <w:p w14:paraId="63A0EF63"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lastRenderedPageBreak/>
        <w:t>Velásquez, Y. &amp; Viloria, A.L.</w:t>
      </w:r>
      <w:r w:rsidRPr="006151BA">
        <w:rPr>
          <w:rFonts w:ascii="Calibri" w:hAnsi="Calibri"/>
          <w:noProof/>
          <w:sz w:val="26"/>
        </w:rPr>
        <w:t xml:space="preserve"> 2009: Effects of temperature on the development of the Neotropical carrion beetle Oxelytrum discicolle (Brullé, 1840) (Coleoptera: Silphidae).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185</w:t>
      </w:r>
      <w:r w:rsidRPr="006151BA">
        <w:rPr>
          <w:rFonts w:ascii="Calibri" w:hAnsi="Calibri"/>
          <w:noProof/>
          <w:sz w:val="26"/>
        </w:rPr>
        <w:t>, 107–109.</w:t>
      </w:r>
    </w:p>
    <w:p w14:paraId="300C85BA" w14:textId="77777777" w:rsidR="006151BA" w:rsidRPr="006151BA" w:rsidRDefault="006151BA" w:rsidP="00425C2A">
      <w:pPr>
        <w:pStyle w:val="Normlnweb"/>
        <w:ind w:firstLine="0"/>
        <w:divId w:val="74866237"/>
        <w:rPr>
          <w:rFonts w:ascii="Calibri" w:hAnsi="Calibri"/>
          <w:noProof/>
          <w:sz w:val="26"/>
        </w:rPr>
      </w:pPr>
      <w:r w:rsidRPr="006151BA">
        <w:rPr>
          <w:rFonts w:ascii="Calibri" w:hAnsi="Calibri"/>
          <w:smallCaps/>
          <w:noProof/>
          <w:sz w:val="26"/>
        </w:rPr>
        <w:t>Zimmer, M.</w:t>
      </w:r>
      <w:r w:rsidRPr="006151BA">
        <w:rPr>
          <w:rFonts w:ascii="Calibri" w:hAnsi="Calibri"/>
          <w:noProof/>
          <w:sz w:val="26"/>
        </w:rPr>
        <w:t xml:space="preserve"> 2008: Detritus. In </w:t>
      </w:r>
      <w:r w:rsidRPr="006151BA">
        <w:rPr>
          <w:rFonts w:ascii="Calibri" w:hAnsi="Calibri"/>
          <w:i/>
          <w:iCs/>
          <w:noProof/>
          <w:sz w:val="26"/>
        </w:rPr>
        <w:t>Encyclopedia of Ecology</w:t>
      </w:r>
      <w:r w:rsidRPr="006151BA">
        <w:rPr>
          <w:rFonts w:ascii="Calibri" w:hAnsi="Calibri"/>
          <w:noProof/>
          <w:sz w:val="26"/>
        </w:rPr>
        <w:t xml:space="preserve"> (ed. by Jorgensen, S.E.). Elsevier, Amsterdam, p. 3839. </w:t>
      </w:r>
    </w:p>
    <w:p w14:paraId="6B730576" w14:textId="77777777" w:rsidR="008D597B" w:rsidRPr="005340EE" w:rsidRDefault="00A30B5D" w:rsidP="00425C2A">
      <w:pPr>
        <w:pStyle w:val="Normlnweb"/>
        <w:ind w:firstLine="0"/>
        <w:divId w:val="1287853247"/>
        <w:rPr>
          <w:sz w:val="26"/>
          <w:szCs w:val="26"/>
          <w:lang w:val="en-US"/>
        </w:rPr>
      </w:pPr>
      <w:r w:rsidRPr="005340EE">
        <w:rPr>
          <w:sz w:val="26"/>
          <w:szCs w:val="26"/>
          <w:lang w:val="en-US"/>
        </w:rPr>
        <w:fldChar w:fldCharType="end"/>
      </w:r>
    </w:p>
    <w:p w14:paraId="36A5785A" w14:textId="77777777" w:rsidR="00CC0CD2" w:rsidRPr="005340EE" w:rsidRDefault="00CC0CD2" w:rsidP="00425C2A">
      <w:pPr>
        <w:ind w:firstLine="0"/>
        <w:rPr>
          <w:sz w:val="26"/>
          <w:szCs w:val="26"/>
        </w:rPr>
      </w:pPr>
    </w:p>
    <w:sectPr w:rsidR="00CC0CD2" w:rsidRPr="005340EE" w:rsidSect="00D51BE7">
      <w:headerReference w:type="default" r:id="rId21"/>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Jakubec Pavel" w:date="2015-08-13T14:14:00Z" w:initials="JP">
    <w:p w14:paraId="64827476" w14:textId="77777777" w:rsidR="00773EC0" w:rsidRDefault="00773EC0">
      <w:pPr>
        <w:pStyle w:val="Textkomente"/>
      </w:pPr>
      <w:r>
        <w:rPr>
          <w:rStyle w:val="Odkaznakoment"/>
        </w:rPr>
        <w:annotationRef/>
      </w:r>
    </w:p>
  </w:comment>
  <w:comment w:id="8" w:author="Jakubec Pavel" w:date="2015-08-13T13:34:00Z" w:initials="JP">
    <w:p w14:paraId="7BBAB22C" w14:textId="77777777" w:rsidR="00773EC0" w:rsidRDefault="00773EC0">
      <w:pPr>
        <w:pStyle w:val="Textkomente"/>
      </w:pPr>
      <w:r>
        <w:rPr>
          <w:rStyle w:val="Odkaznakoment"/>
        </w:rPr>
        <w:annotationRef/>
      </w:r>
    </w:p>
  </w:comment>
  <w:comment w:id="9" w:author="pavel" w:date="2015-08-08T12:43:00Z" w:initials="p">
    <w:p w14:paraId="445243FC" w14:textId="77777777" w:rsidR="00773EC0" w:rsidRDefault="00773EC0">
      <w:pPr>
        <w:pStyle w:val="Textkomente"/>
      </w:pPr>
      <w:r>
        <w:rPr>
          <w:rStyle w:val="Odkaznakoment"/>
        </w:rPr>
        <w:annotationRef/>
      </w:r>
      <w:r>
        <w:t xml:space="preserve">connect interest in region with probable hot spot of biodiversity, which is probably the outcome of it beeing the place of origin of the whole group. </w:t>
      </w:r>
    </w:p>
  </w:comment>
  <w:comment w:id="10" w:author="Jakubec Pavel" w:date="2015-08-06T09:53:00Z" w:initials="JP">
    <w:p w14:paraId="2306FA15" w14:textId="77777777" w:rsidR="00773EC0" w:rsidRDefault="00773EC0">
      <w:pPr>
        <w:pStyle w:val="Textkomente"/>
      </w:pPr>
      <w:r>
        <w:rPr>
          <w:rStyle w:val="Odkaznakoment"/>
        </w:rPr>
        <w:annotationRef/>
      </w:r>
      <w:r>
        <w:t>to není ideální, ještě případně přepsat</w:t>
      </w:r>
    </w:p>
  </w:comment>
  <w:comment w:id="11" w:author="pavel" w:date="2015-08-08T17:53:00Z" w:initials="p">
    <w:p w14:paraId="5DB4C1CE" w14:textId="77777777" w:rsidR="00773EC0" w:rsidRDefault="00773EC0">
      <w:pPr>
        <w:pStyle w:val="Textkomente"/>
      </w:pPr>
      <w:r>
        <w:rPr>
          <w:rStyle w:val="Odkaznakoment"/>
        </w:rPr>
        <w:annotationRef/>
      </w:r>
    </w:p>
  </w:comment>
  <w:comment w:id="12" w:author="pavel" w:date="2015-08-13T21:30:00Z" w:initials="p">
    <w:p w14:paraId="7A7BF54B" w14:textId="77777777" w:rsidR="00773EC0" w:rsidRDefault="00773EC0">
      <w:pPr>
        <w:pStyle w:val="Textkomente"/>
      </w:pPr>
      <w:r>
        <w:rPr>
          <w:rStyle w:val="Odkaznakoment"/>
        </w:rPr>
        <w:annotationRef/>
      </w:r>
    </w:p>
  </w:comment>
  <w:comment w:id="13" w:author="pavel" w:date="2015-08-13T21:30:00Z" w:initials="p">
    <w:p w14:paraId="007E28F3" w14:textId="77777777" w:rsidR="00773EC0" w:rsidRDefault="00773EC0">
      <w:pPr>
        <w:pStyle w:val="Textkomente"/>
      </w:pPr>
      <w:r>
        <w:rPr>
          <w:rStyle w:val="Odkaznakoment"/>
        </w:rPr>
        <w:annotationRef/>
      </w:r>
    </w:p>
  </w:comment>
  <w:comment w:id="14" w:author="pavel" w:date="2015-08-13T21:30:00Z" w:initials="p">
    <w:p w14:paraId="02F59892" w14:textId="77777777" w:rsidR="00773EC0" w:rsidRDefault="00773EC0">
      <w:pPr>
        <w:pStyle w:val="Textkomente"/>
      </w:pPr>
      <w:r>
        <w:rPr>
          <w:rStyle w:val="Odkaznakoment"/>
        </w:rPr>
        <w:annotationRef/>
      </w:r>
    </w:p>
  </w:comment>
  <w:comment w:id="15" w:author="pavel" w:date="2015-08-13T21:30:00Z" w:initials="p">
    <w:p w14:paraId="22EAC58D" w14:textId="77777777" w:rsidR="00773EC0" w:rsidRDefault="00773EC0">
      <w:pPr>
        <w:pStyle w:val="Textkomente"/>
      </w:pPr>
      <w:r>
        <w:rPr>
          <w:rStyle w:val="Odkaznakoment"/>
        </w:rPr>
        <w:annotationRef/>
      </w:r>
    </w:p>
  </w:comment>
  <w:comment w:id="16" w:author="pavel" w:date="2015-08-13T21:30:00Z" w:initials="p">
    <w:p w14:paraId="23A96D27" w14:textId="77777777" w:rsidR="00773EC0" w:rsidRDefault="00773EC0">
      <w:pPr>
        <w:pStyle w:val="Textkomente"/>
      </w:pPr>
      <w:r>
        <w:rPr>
          <w:rStyle w:val="Odkaznakoment"/>
        </w:rPr>
        <w:annotationRef/>
      </w:r>
    </w:p>
  </w:comment>
  <w:comment w:id="17" w:author="pavel" w:date="2015-08-13T21:30:00Z" w:initials="p">
    <w:p w14:paraId="35CD41D4" w14:textId="77777777" w:rsidR="00773EC0" w:rsidRDefault="00773EC0">
      <w:pPr>
        <w:pStyle w:val="Textkomente"/>
      </w:pPr>
      <w:r>
        <w:rPr>
          <w:rStyle w:val="Odkaznakoment"/>
        </w:rPr>
        <w:annotationRef/>
      </w:r>
    </w:p>
  </w:comment>
  <w:comment w:id="18" w:author="pavel" w:date="2015-08-13T21:30:00Z" w:initials="p">
    <w:p w14:paraId="1E633D3E" w14:textId="77777777" w:rsidR="00773EC0" w:rsidRDefault="00773EC0">
      <w:pPr>
        <w:pStyle w:val="Textkomente"/>
      </w:pPr>
      <w:r>
        <w:rPr>
          <w:rStyle w:val="Odkaznakoment"/>
        </w:rPr>
        <w:annotationRef/>
      </w:r>
    </w:p>
  </w:comment>
  <w:comment w:id="19" w:author="pavel" w:date="2015-08-13T21:30:00Z" w:initials="p">
    <w:p w14:paraId="60313FCC" w14:textId="77777777" w:rsidR="00773EC0" w:rsidRDefault="00773EC0">
      <w:pPr>
        <w:pStyle w:val="Textkomente"/>
      </w:pPr>
      <w:r>
        <w:rPr>
          <w:rStyle w:val="Odkaznakoment"/>
        </w:rPr>
        <w:annotationRef/>
      </w:r>
    </w:p>
  </w:comment>
  <w:comment w:id="20" w:author="pavel" w:date="2015-08-13T21:30:00Z" w:initials="p">
    <w:p w14:paraId="5C6971DD" w14:textId="77777777" w:rsidR="00773EC0" w:rsidRDefault="00773EC0">
      <w:pPr>
        <w:pStyle w:val="Textkomente"/>
      </w:pPr>
      <w:r>
        <w:rPr>
          <w:rStyle w:val="Odkaznakoment"/>
        </w:rPr>
        <w:annotationRef/>
      </w:r>
    </w:p>
  </w:comment>
  <w:comment w:id="21" w:author="pavel" w:date="2015-08-13T21:30:00Z" w:initials="p">
    <w:p w14:paraId="544215AF" w14:textId="77777777" w:rsidR="00773EC0" w:rsidRDefault="00773EC0">
      <w:pPr>
        <w:pStyle w:val="Textkomente"/>
      </w:pPr>
      <w:r>
        <w:rPr>
          <w:rStyle w:val="Odkaznakoment"/>
        </w:rPr>
        <w:annotationRef/>
      </w:r>
    </w:p>
  </w:comment>
  <w:comment w:id="22" w:author="pavel" w:date="2015-08-13T21:30:00Z" w:initials="p">
    <w:p w14:paraId="0646B1B8" w14:textId="77777777" w:rsidR="00773EC0" w:rsidRDefault="00773EC0">
      <w:pPr>
        <w:pStyle w:val="Textkomente"/>
      </w:pPr>
      <w:r>
        <w:rPr>
          <w:rStyle w:val="Odkaznakoment"/>
        </w:rPr>
        <w:annotationRef/>
      </w:r>
    </w:p>
  </w:comment>
  <w:comment w:id="23" w:author="pavel" w:date="2015-08-13T21:30:00Z" w:initials="p">
    <w:p w14:paraId="611C9CD5" w14:textId="77777777" w:rsidR="00773EC0" w:rsidRDefault="00773EC0">
      <w:pPr>
        <w:pStyle w:val="Textkomente"/>
      </w:pPr>
      <w:r>
        <w:rPr>
          <w:rStyle w:val="Odkaznakoment"/>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45243FC" w15:done="0"/>
  <w15:commentEx w15:paraId="2306FA15"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2BA6F2" w14:textId="77777777" w:rsidR="009B28B7" w:rsidRDefault="009B28B7" w:rsidP="00845104">
      <w:pPr>
        <w:spacing w:after="0" w:line="240" w:lineRule="auto"/>
      </w:pPr>
      <w:r>
        <w:separator/>
      </w:r>
    </w:p>
  </w:endnote>
  <w:endnote w:type="continuationSeparator" w:id="0">
    <w:p w14:paraId="073A49CB" w14:textId="77777777" w:rsidR="009B28B7" w:rsidRDefault="009B28B7" w:rsidP="008451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9126E" w14:textId="77777777" w:rsidR="00773EC0" w:rsidRDefault="00773EC0">
    <w:pPr>
      <w:pStyle w:val="Zpat"/>
      <w:jc w:val="center"/>
    </w:pPr>
  </w:p>
  <w:p w14:paraId="49D4EEC9" w14:textId="77777777" w:rsidR="00773EC0" w:rsidRDefault="00773EC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2B37D6" w14:textId="77777777" w:rsidR="00773EC0" w:rsidRDefault="00773EC0">
    <w:pPr>
      <w:pStyle w:val="Zpat"/>
      <w:jc w:val="center"/>
    </w:pPr>
    <w:r>
      <w:fldChar w:fldCharType="begin"/>
    </w:r>
    <w:r w:rsidRPr="00D51BE7">
      <w:instrText xml:space="preserve"> PAGE   \* MERGEFORMAT </w:instrText>
    </w:r>
    <w:r>
      <w:fldChar w:fldCharType="separate"/>
    </w:r>
    <w:r w:rsidR="000B2E01">
      <w:rPr>
        <w:noProof/>
      </w:rPr>
      <w:t>88</w:t>
    </w:r>
    <w:r>
      <w:fldChar w:fldCharType="end"/>
    </w:r>
  </w:p>
  <w:p w14:paraId="2A09D50D" w14:textId="77777777" w:rsidR="00773EC0" w:rsidRDefault="00773EC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DC30E" w14:textId="77777777" w:rsidR="009B28B7" w:rsidRDefault="009B28B7" w:rsidP="00845104">
      <w:pPr>
        <w:spacing w:after="0" w:line="240" w:lineRule="auto"/>
      </w:pPr>
      <w:r>
        <w:separator/>
      </w:r>
    </w:p>
  </w:footnote>
  <w:footnote w:type="continuationSeparator" w:id="0">
    <w:p w14:paraId="5696B6E8" w14:textId="77777777" w:rsidR="009B28B7" w:rsidRDefault="009B28B7" w:rsidP="0084510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A4CE72" w14:textId="77777777" w:rsidR="00773EC0" w:rsidRPr="00F40DA2" w:rsidRDefault="00773EC0" w:rsidP="00F40DA2">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4AA4FF" w14:textId="77777777" w:rsidR="00773EC0" w:rsidRPr="00F40DA2" w:rsidRDefault="00773EC0" w:rsidP="008538C6">
    <w:pPr>
      <w:pStyle w:val="Zhlav"/>
      <w:jc w:val="right"/>
    </w:pPr>
    <w:r>
      <w:t>Introduc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94F8A7" w14:textId="77777777" w:rsidR="00773EC0" w:rsidRPr="00F40DA2" w:rsidRDefault="00773EC0" w:rsidP="008538C6">
    <w:pPr>
      <w:pStyle w:val="Zhlav"/>
      <w:jc w:val="right"/>
    </w:pPr>
    <w:r>
      <w:t>Literature review</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B85350" w14:textId="77777777" w:rsidR="00773EC0" w:rsidRPr="00F40DA2" w:rsidRDefault="00773EC0" w:rsidP="008538C6">
    <w:pPr>
      <w:pStyle w:val="Zhlav"/>
      <w:jc w:val="right"/>
    </w:pPr>
    <w:r>
      <w:t>Aim of the Thesi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6741B8" w14:textId="77777777" w:rsidR="00773EC0" w:rsidRDefault="00773EC0" w:rsidP="00F40DA2">
    <w:pPr>
      <w:pStyle w:val="Zhlav"/>
      <w:jc w:val="right"/>
    </w:pPr>
    <w:r>
      <w:t>European Journal of Entomology</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0808A1" w14:textId="1E0D2662" w:rsidR="00773EC0" w:rsidRPr="008538C6" w:rsidRDefault="009E7060" w:rsidP="009E7060">
    <w:pPr>
      <w:pStyle w:val="Zhlav"/>
      <w:jc w:val="right"/>
    </w:pPr>
    <w:r>
      <w:t>PeerJ</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467CCE" w14:textId="77777777" w:rsidR="00773EC0" w:rsidRPr="008538C6" w:rsidRDefault="00773EC0" w:rsidP="008538C6">
    <w:pPr>
      <w:pStyle w:val="Zhlav"/>
      <w:jc w:val="right"/>
    </w:pPr>
    <w:r>
      <w:t>Klapalekiana</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60775C" w14:textId="41B8D6B1" w:rsidR="00773EC0" w:rsidRPr="008538C6" w:rsidRDefault="000B2E01" w:rsidP="000B2E01">
    <w:pPr>
      <w:pStyle w:val="Zhlav"/>
      <w:jc w:val="right"/>
    </w:pPr>
    <w:r>
      <w:t>Principal conclusions of the thesi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3E761D" w14:textId="1E92A543" w:rsidR="000B2E01" w:rsidRPr="008538C6" w:rsidRDefault="000B2E01" w:rsidP="000B2E01">
    <w:pPr>
      <w:pStyle w:val="Zhlav"/>
      <w:jc w:val="right"/>
    </w:pPr>
    <w:r>
      <w:t>Refer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A22DB0"/>
    <w:rsid w:val="00015B0D"/>
    <w:rsid w:val="000251AE"/>
    <w:rsid w:val="000445E5"/>
    <w:rsid w:val="00054A51"/>
    <w:rsid w:val="00056996"/>
    <w:rsid w:val="00057D8F"/>
    <w:rsid w:val="00066ADE"/>
    <w:rsid w:val="00070ED4"/>
    <w:rsid w:val="000810BB"/>
    <w:rsid w:val="00081C2C"/>
    <w:rsid w:val="00091BE1"/>
    <w:rsid w:val="000940F9"/>
    <w:rsid w:val="000A083F"/>
    <w:rsid w:val="000A0A9C"/>
    <w:rsid w:val="000A64B4"/>
    <w:rsid w:val="000A7E0D"/>
    <w:rsid w:val="000B2E01"/>
    <w:rsid w:val="000B454E"/>
    <w:rsid w:val="000D50CB"/>
    <w:rsid w:val="000E486D"/>
    <w:rsid w:val="000E50D6"/>
    <w:rsid w:val="000E6DB4"/>
    <w:rsid w:val="000E7D5E"/>
    <w:rsid w:val="000F0B8F"/>
    <w:rsid w:val="000F199E"/>
    <w:rsid w:val="000F65F0"/>
    <w:rsid w:val="00115F61"/>
    <w:rsid w:val="00126BD3"/>
    <w:rsid w:val="00131064"/>
    <w:rsid w:val="00140B2C"/>
    <w:rsid w:val="00143F79"/>
    <w:rsid w:val="00146E98"/>
    <w:rsid w:val="00153CDC"/>
    <w:rsid w:val="0015569D"/>
    <w:rsid w:val="001671C2"/>
    <w:rsid w:val="00182899"/>
    <w:rsid w:val="001A0425"/>
    <w:rsid w:val="001A398E"/>
    <w:rsid w:val="001A428E"/>
    <w:rsid w:val="001A54AB"/>
    <w:rsid w:val="001A6702"/>
    <w:rsid w:val="001B06E8"/>
    <w:rsid w:val="001B2875"/>
    <w:rsid w:val="001C4C2B"/>
    <w:rsid w:val="001E0667"/>
    <w:rsid w:val="001E1F97"/>
    <w:rsid w:val="001F5787"/>
    <w:rsid w:val="001F76B4"/>
    <w:rsid w:val="00201100"/>
    <w:rsid w:val="0020325F"/>
    <w:rsid w:val="00203AC6"/>
    <w:rsid w:val="00212466"/>
    <w:rsid w:val="00221119"/>
    <w:rsid w:val="00223412"/>
    <w:rsid w:val="00223413"/>
    <w:rsid w:val="00225973"/>
    <w:rsid w:val="00227621"/>
    <w:rsid w:val="00227785"/>
    <w:rsid w:val="002279D6"/>
    <w:rsid w:val="002308D7"/>
    <w:rsid w:val="002361E3"/>
    <w:rsid w:val="00236FA3"/>
    <w:rsid w:val="002406CA"/>
    <w:rsid w:val="00240786"/>
    <w:rsid w:val="0024322D"/>
    <w:rsid w:val="00244C00"/>
    <w:rsid w:val="0025179E"/>
    <w:rsid w:val="00257DBE"/>
    <w:rsid w:val="002625CC"/>
    <w:rsid w:val="00262633"/>
    <w:rsid w:val="00265763"/>
    <w:rsid w:val="00272E49"/>
    <w:rsid w:val="00276F25"/>
    <w:rsid w:val="002802B6"/>
    <w:rsid w:val="00280A41"/>
    <w:rsid w:val="00280FEF"/>
    <w:rsid w:val="00287119"/>
    <w:rsid w:val="002876F4"/>
    <w:rsid w:val="00293648"/>
    <w:rsid w:val="002A44C9"/>
    <w:rsid w:val="002A57DF"/>
    <w:rsid w:val="002A72EF"/>
    <w:rsid w:val="002B0E33"/>
    <w:rsid w:val="002B2864"/>
    <w:rsid w:val="002B5893"/>
    <w:rsid w:val="002C3B90"/>
    <w:rsid w:val="002C77B7"/>
    <w:rsid w:val="002D1536"/>
    <w:rsid w:val="002D30E8"/>
    <w:rsid w:val="002D64AA"/>
    <w:rsid w:val="002E396E"/>
    <w:rsid w:val="00302F99"/>
    <w:rsid w:val="00303627"/>
    <w:rsid w:val="0031640A"/>
    <w:rsid w:val="00327B3E"/>
    <w:rsid w:val="003312AE"/>
    <w:rsid w:val="00331AEF"/>
    <w:rsid w:val="003324AF"/>
    <w:rsid w:val="00340A37"/>
    <w:rsid w:val="00346D1D"/>
    <w:rsid w:val="003512DC"/>
    <w:rsid w:val="0035562B"/>
    <w:rsid w:val="00355740"/>
    <w:rsid w:val="00356BC2"/>
    <w:rsid w:val="00363A67"/>
    <w:rsid w:val="003666F2"/>
    <w:rsid w:val="003706C4"/>
    <w:rsid w:val="00373CB1"/>
    <w:rsid w:val="00374F1B"/>
    <w:rsid w:val="00386002"/>
    <w:rsid w:val="003900E0"/>
    <w:rsid w:val="003A751B"/>
    <w:rsid w:val="003B32DD"/>
    <w:rsid w:val="003B7EBD"/>
    <w:rsid w:val="003C2FD7"/>
    <w:rsid w:val="003C515C"/>
    <w:rsid w:val="003D0DC9"/>
    <w:rsid w:val="003D3906"/>
    <w:rsid w:val="003D5996"/>
    <w:rsid w:val="003D5F62"/>
    <w:rsid w:val="003E3B66"/>
    <w:rsid w:val="003E5C2D"/>
    <w:rsid w:val="003E6807"/>
    <w:rsid w:val="003F5EA8"/>
    <w:rsid w:val="0040117A"/>
    <w:rsid w:val="0040176D"/>
    <w:rsid w:val="00410453"/>
    <w:rsid w:val="00411347"/>
    <w:rsid w:val="00417179"/>
    <w:rsid w:val="00420B83"/>
    <w:rsid w:val="00425C2A"/>
    <w:rsid w:val="004303A3"/>
    <w:rsid w:val="00436218"/>
    <w:rsid w:val="0044631A"/>
    <w:rsid w:val="0045075E"/>
    <w:rsid w:val="00455C6F"/>
    <w:rsid w:val="00456A4F"/>
    <w:rsid w:val="004700DD"/>
    <w:rsid w:val="004706AC"/>
    <w:rsid w:val="00473CCE"/>
    <w:rsid w:val="0049046F"/>
    <w:rsid w:val="004A10E4"/>
    <w:rsid w:val="004A562C"/>
    <w:rsid w:val="004A5A51"/>
    <w:rsid w:val="004A799D"/>
    <w:rsid w:val="004C047C"/>
    <w:rsid w:val="004C09F3"/>
    <w:rsid w:val="004C21C9"/>
    <w:rsid w:val="004C2D32"/>
    <w:rsid w:val="004D0292"/>
    <w:rsid w:val="004D05F8"/>
    <w:rsid w:val="004D3A1D"/>
    <w:rsid w:val="004D3A57"/>
    <w:rsid w:val="004D6C69"/>
    <w:rsid w:val="004E4308"/>
    <w:rsid w:val="004F29EE"/>
    <w:rsid w:val="00502E96"/>
    <w:rsid w:val="00504A1E"/>
    <w:rsid w:val="00505745"/>
    <w:rsid w:val="00506BCE"/>
    <w:rsid w:val="00507E20"/>
    <w:rsid w:val="005165F9"/>
    <w:rsid w:val="00517484"/>
    <w:rsid w:val="005235A6"/>
    <w:rsid w:val="005340EE"/>
    <w:rsid w:val="00534D95"/>
    <w:rsid w:val="00537BC9"/>
    <w:rsid w:val="00555E94"/>
    <w:rsid w:val="00557059"/>
    <w:rsid w:val="0055723D"/>
    <w:rsid w:val="00572F75"/>
    <w:rsid w:val="00575683"/>
    <w:rsid w:val="00587DF1"/>
    <w:rsid w:val="00590AB4"/>
    <w:rsid w:val="005A595A"/>
    <w:rsid w:val="005B0A5A"/>
    <w:rsid w:val="005B191E"/>
    <w:rsid w:val="005B3A05"/>
    <w:rsid w:val="005B4317"/>
    <w:rsid w:val="005B7447"/>
    <w:rsid w:val="005C1A11"/>
    <w:rsid w:val="005C227C"/>
    <w:rsid w:val="005D0E46"/>
    <w:rsid w:val="005F22BF"/>
    <w:rsid w:val="00605C13"/>
    <w:rsid w:val="00613EF0"/>
    <w:rsid w:val="00614161"/>
    <w:rsid w:val="006151BA"/>
    <w:rsid w:val="00615984"/>
    <w:rsid w:val="006169CE"/>
    <w:rsid w:val="00620E5C"/>
    <w:rsid w:val="006220CA"/>
    <w:rsid w:val="00652751"/>
    <w:rsid w:val="00654050"/>
    <w:rsid w:val="00683126"/>
    <w:rsid w:val="00685207"/>
    <w:rsid w:val="006878DB"/>
    <w:rsid w:val="00697D15"/>
    <w:rsid w:val="006A6FD1"/>
    <w:rsid w:val="006B1EEC"/>
    <w:rsid w:val="006B68DC"/>
    <w:rsid w:val="006C1A34"/>
    <w:rsid w:val="006C5B43"/>
    <w:rsid w:val="006C6777"/>
    <w:rsid w:val="006E444B"/>
    <w:rsid w:val="00701EDE"/>
    <w:rsid w:val="00704013"/>
    <w:rsid w:val="007044D8"/>
    <w:rsid w:val="0070627C"/>
    <w:rsid w:val="0070705F"/>
    <w:rsid w:val="00731137"/>
    <w:rsid w:val="0073214C"/>
    <w:rsid w:val="00737A4B"/>
    <w:rsid w:val="00740C01"/>
    <w:rsid w:val="007623DA"/>
    <w:rsid w:val="007712B7"/>
    <w:rsid w:val="00773EC0"/>
    <w:rsid w:val="0077529B"/>
    <w:rsid w:val="00776AC8"/>
    <w:rsid w:val="00777A9A"/>
    <w:rsid w:val="00783B00"/>
    <w:rsid w:val="00787123"/>
    <w:rsid w:val="00787B5C"/>
    <w:rsid w:val="00793FA1"/>
    <w:rsid w:val="007B3076"/>
    <w:rsid w:val="007B6798"/>
    <w:rsid w:val="007C1ADF"/>
    <w:rsid w:val="007C4617"/>
    <w:rsid w:val="007C4D98"/>
    <w:rsid w:val="007D27F7"/>
    <w:rsid w:val="007E0EF1"/>
    <w:rsid w:val="007E673E"/>
    <w:rsid w:val="007F1F63"/>
    <w:rsid w:val="007F65D3"/>
    <w:rsid w:val="00801514"/>
    <w:rsid w:val="00803699"/>
    <w:rsid w:val="008043A7"/>
    <w:rsid w:val="0080487D"/>
    <w:rsid w:val="00805190"/>
    <w:rsid w:val="00805DB0"/>
    <w:rsid w:val="00812699"/>
    <w:rsid w:val="008141DC"/>
    <w:rsid w:val="0082373B"/>
    <w:rsid w:val="00823A44"/>
    <w:rsid w:val="0082500A"/>
    <w:rsid w:val="00831321"/>
    <w:rsid w:val="008330A9"/>
    <w:rsid w:val="00833946"/>
    <w:rsid w:val="008344C3"/>
    <w:rsid w:val="00836379"/>
    <w:rsid w:val="00837AA6"/>
    <w:rsid w:val="0084457E"/>
    <w:rsid w:val="00845104"/>
    <w:rsid w:val="00853611"/>
    <w:rsid w:val="008538C6"/>
    <w:rsid w:val="00853FCE"/>
    <w:rsid w:val="00856CE8"/>
    <w:rsid w:val="008609C0"/>
    <w:rsid w:val="00861E79"/>
    <w:rsid w:val="00875C49"/>
    <w:rsid w:val="00877437"/>
    <w:rsid w:val="00885DD7"/>
    <w:rsid w:val="00885FF6"/>
    <w:rsid w:val="00890DD4"/>
    <w:rsid w:val="00891B26"/>
    <w:rsid w:val="00891ED1"/>
    <w:rsid w:val="008A0D42"/>
    <w:rsid w:val="008A1025"/>
    <w:rsid w:val="008A70EC"/>
    <w:rsid w:val="008A75D4"/>
    <w:rsid w:val="008B6655"/>
    <w:rsid w:val="008C3D2F"/>
    <w:rsid w:val="008D597B"/>
    <w:rsid w:val="008F038D"/>
    <w:rsid w:val="008F5066"/>
    <w:rsid w:val="00902C0F"/>
    <w:rsid w:val="0090508E"/>
    <w:rsid w:val="00905AC5"/>
    <w:rsid w:val="00906D8E"/>
    <w:rsid w:val="00924059"/>
    <w:rsid w:val="00924687"/>
    <w:rsid w:val="009308EE"/>
    <w:rsid w:val="00931666"/>
    <w:rsid w:val="00933FD3"/>
    <w:rsid w:val="009418D9"/>
    <w:rsid w:val="009444D5"/>
    <w:rsid w:val="00946CE7"/>
    <w:rsid w:val="00950841"/>
    <w:rsid w:val="009652A7"/>
    <w:rsid w:val="009652C4"/>
    <w:rsid w:val="00970A81"/>
    <w:rsid w:val="009826ED"/>
    <w:rsid w:val="00982A65"/>
    <w:rsid w:val="00982BEB"/>
    <w:rsid w:val="00994E24"/>
    <w:rsid w:val="009A5017"/>
    <w:rsid w:val="009B28B7"/>
    <w:rsid w:val="009B3123"/>
    <w:rsid w:val="009D4EA1"/>
    <w:rsid w:val="009D5EEE"/>
    <w:rsid w:val="009E7060"/>
    <w:rsid w:val="00A021F5"/>
    <w:rsid w:val="00A067E1"/>
    <w:rsid w:val="00A06C1A"/>
    <w:rsid w:val="00A15937"/>
    <w:rsid w:val="00A16ACC"/>
    <w:rsid w:val="00A22DB0"/>
    <w:rsid w:val="00A22FAE"/>
    <w:rsid w:val="00A23B20"/>
    <w:rsid w:val="00A30B5D"/>
    <w:rsid w:val="00A37D3A"/>
    <w:rsid w:val="00A43A66"/>
    <w:rsid w:val="00A55D14"/>
    <w:rsid w:val="00A569CC"/>
    <w:rsid w:val="00A65B62"/>
    <w:rsid w:val="00A66A2E"/>
    <w:rsid w:val="00A7264E"/>
    <w:rsid w:val="00A767C5"/>
    <w:rsid w:val="00A815BB"/>
    <w:rsid w:val="00A922D2"/>
    <w:rsid w:val="00A92DF3"/>
    <w:rsid w:val="00A9585A"/>
    <w:rsid w:val="00AA1117"/>
    <w:rsid w:val="00AB1667"/>
    <w:rsid w:val="00AB61E7"/>
    <w:rsid w:val="00AC096F"/>
    <w:rsid w:val="00AC202B"/>
    <w:rsid w:val="00AD28EB"/>
    <w:rsid w:val="00AD3D8B"/>
    <w:rsid w:val="00AE0092"/>
    <w:rsid w:val="00AE4935"/>
    <w:rsid w:val="00AF1439"/>
    <w:rsid w:val="00AF1AB4"/>
    <w:rsid w:val="00AF1E49"/>
    <w:rsid w:val="00AF1FD9"/>
    <w:rsid w:val="00B008D8"/>
    <w:rsid w:val="00B157A0"/>
    <w:rsid w:val="00B16268"/>
    <w:rsid w:val="00B17037"/>
    <w:rsid w:val="00B2391F"/>
    <w:rsid w:val="00B3290F"/>
    <w:rsid w:val="00B32FFE"/>
    <w:rsid w:val="00B43EFB"/>
    <w:rsid w:val="00B62DC6"/>
    <w:rsid w:val="00B75715"/>
    <w:rsid w:val="00B8793C"/>
    <w:rsid w:val="00B919DD"/>
    <w:rsid w:val="00B9288F"/>
    <w:rsid w:val="00B96DF3"/>
    <w:rsid w:val="00B9793D"/>
    <w:rsid w:val="00BA0299"/>
    <w:rsid w:val="00BC4E12"/>
    <w:rsid w:val="00BD0EE1"/>
    <w:rsid w:val="00BD172F"/>
    <w:rsid w:val="00BD3483"/>
    <w:rsid w:val="00BD3624"/>
    <w:rsid w:val="00BE41DF"/>
    <w:rsid w:val="00BF1CB8"/>
    <w:rsid w:val="00BF34E0"/>
    <w:rsid w:val="00BF3D17"/>
    <w:rsid w:val="00BF491D"/>
    <w:rsid w:val="00BF56E9"/>
    <w:rsid w:val="00C0527E"/>
    <w:rsid w:val="00C1029B"/>
    <w:rsid w:val="00C109B3"/>
    <w:rsid w:val="00C11202"/>
    <w:rsid w:val="00C16A64"/>
    <w:rsid w:val="00C30830"/>
    <w:rsid w:val="00C3646F"/>
    <w:rsid w:val="00C42A54"/>
    <w:rsid w:val="00C47A3E"/>
    <w:rsid w:val="00C7237A"/>
    <w:rsid w:val="00C84757"/>
    <w:rsid w:val="00C906FA"/>
    <w:rsid w:val="00C92BE3"/>
    <w:rsid w:val="00C971FD"/>
    <w:rsid w:val="00CA0399"/>
    <w:rsid w:val="00CA2750"/>
    <w:rsid w:val="00CA7CE8"/>
    <w:rsid w:val="00CB332C"/>
    <w:rsid w:val="00CB7948"/>
    <w:rsid w:val="00CC0CD2"/>
    <w:rsid w:val="00CC338E"/>
    <w:rsid w:val="00CE05BE"/>
    <w:rsid w:val="00CE2B2D"/>
    <w:rsid w:val="00CE4C1D"/>
    <w:rsid w:val="00CF0286"/>
    <w:rsid w:val="00CF34C2"/>
    <w:rsid w:val="00D03951"/>
    <w:rsid w:val="00D0533D"/>
    <w:rsid w:val="00D07705"/>
    <w:rsid w:val="00D11D4B"/>
    <w:rsid w:val="00D121CD"/>
    <w:rsid w:val="00D13F24"/>
    <w:rsid w:val="00D24376"/>
    <w:rsid w:val="00D34D4A"/>
    <w:rsid w:val="00D4499B"/>
    <w:rsid w:val="00D51BE7"/>
    <w:rsid w:val="00D551C5"/>
    <w:rsid w:val="00D6112F"/>
    <w:rsid w:val="00D663CB"/>
    <w:rsid w:val="00D72256"/>
    <w:rsid w:val="00D737BF"/>
    <w:rsid w:val="00D775F2"/>
    <w:rsid w:val="00D803A8"/>
    <w:rsid w:val="00D95FF7"/>
    <w:rsid w:val="00DC3832"/>
    <w:rsid w:val="00DD2E95"/>
    <w:rsid w:val="00DE11D5"/>
    <w:rsid w:val="00DF12E5"/>
    <w:rsid w:val="00DF3011"/>
    <w:rsid w:val="00E0379A"/>
    <w:rsid w:val="00E06F8A"/>
    <w:rsid w:val="00E11644"/>
    <w:rsid w:val="00E2033A"/>
    <w:rsid w:val="00E23B3B"/>
    <w:rsid w:val="00E23F11"/>
    <w:rsid w:val="00E31D88"/>
    <w:rsid w:val="00E35BBF"/>
    <w:rsid w:val="00E41029"/>
    <w:rsid w:val="00E505B7"/>
    <w:rsid w:val="00E613D9"/>
    <w:rsid w:val="00E62505"/>
    <w:rsid w:val="00E64B77"/>
    <w:rsid w:val="00E81215"/>
    <w:rsid w:val="00E8531B"/>
    <w:rsid w:val="00E86B31"/>
    <w:rsid w:val="00E93151"/>
    <w:rsid w:val="00EA4925"/>
    <w:rsid w:val="00EC32D3"/>
    <w:rsid w:val="00ED655B"/>
    <w:rsid w:val="00EE1905"/>
    <w:rsid w:val="00EE5D22"/>
    <w:rsid w:val="00EF2C3A"/>
    <w:rsid w:val="00F02A3F"/>
    <w:rsid w:val="00F0343D"/>
    <w:rsid w:val="00F04A63"/>
    <w:rsid w:val="00F05E0C"/>
    <w:rsid w:val="00F067CA"/>
    <w:rsid w:val="00F3543B"/>
    <w:rsid w:val="00F40DA2"/>
    <w:rsid w:val="00F452AE"/>
    <w:rsid w:val="00F47621"/>
    <w:rsid w:val="00F55D33"/>
    <w:rsid w:val="00F56F7C"/>
    <w:rsid w:val="00F6225D"/>
    <w:rsid w:val="00F62C70"/>
    <w:rsid w:val="00F73FD4"/>
    <w:rsid w:val="00F8093F"/>
    <w:rsid w:val="00F81F4C"/>
    <w:rsid w:val="00F876C9"/>
    <w:rsid w:val="00F94A55"/>
    <w:rsid w:val="00FB4761"/>
    <w:rsid w:val="00FB4C75"/>
    <w:rsid w:val="00FC06F6"/>
    <w:rsid w:val="00FC0B78"/>
    <w:rsid w:val="00FD78FE"/>
    <w:rsid w:val="00FE1295"/>
    <w:rsid w:val="00FE2D5F"/>
    <w:rsid w:val="00FE5E82"/>
    <w:rsid w:val="00FE60C3"/>
    <w:rsid w:val="00FF1878"/>
    <w:rsid w:val="00FF2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DEFE3"/>
  <w15:docId w15:val="{3B54CA6C-16E2-46D3-9F4A-14CA309B5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65B88C1-7BDC-4A69-84F4-1625DFF89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4</TotalTime>
  <Pages>95</Pages>
  <Words>53744</Words>
  <Characters>306342</Characters>
  <Application>Microsoft Office Word</Application>
  <DocSecurity>0</DocSecurity>
  <Lines>2552</Lines>
  <Paragraphs>718</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359368</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Jakubec Pavel</cp:lastModifiedBy>
  <cp:revision>217</cp:revision>
  <dcterms:created xsi:type="dcterms:W3CDTF">2015-08-06T07:09:00Z</dcterms:created>
  <dcterms:modified xsi:type="dcterms:W3CDTF">2015-08-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EJEpavel</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klapalekiana-3</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